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47BEDF76" wp14:editId="008F8AE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1DCFD1DA" wp14:editId="48B25231">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0ABE5B58" wp14:editId="43C3034E">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B01904"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sidRPr="00504472">
              <w:rPr>
                <w:rStyle w:val="lev"/>
                <w:color w:val="006600" w:themeColor="accent1"/>
                <w:sz w:val="22"/>
              </w:rPr>
              <w:t>Pongsathorn</w:t>
            </w:r>
            <w:r w:rsidRPr="002E65F0">
              <w:rPr>
                <w:rStyle w:val="lev"/>
                <w:color w:val="006600" w:themeColor="accent1"/>
              </w:rPr>
              <w:t xml:space="preserve"> </w:t>
            </w:r>
            <w:r w:rsidRPr="00504472">
              <w:rPr>
                <w:rStyle w:val="lev"/>
                <w:color w:val="006600"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EC17E6">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EC17E6">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EC17E6">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EC17E6">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C17E6">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C17E6">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C17E6">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EC17E6">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EC17E6">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EC17E6">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EC17E6">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w:t>
      </w:r>
      <w:r w:rsidR="002D6F7B">
        <w:lastRenderedPageBreak/>
        <w:t>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C17E6" w:rsidRDefault="00EC17E6"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EC17E6" w:rsidRPr="00450DDB" w:rsidRDefault="00EC17E6"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EC17E6" w:rsidRPr="00514042" w:rsidRDefault="00EC17E6"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BD6A23" w:rsidRDefault="00BD6A23" w:rsidP="00CE7761">
                            <w:pPr>
                              <w:jc w:val="left"/>
                              <w:rPr>
                                <w:b/>
                                <w:color w:val="595959" w:themeColor="accent3"/>
                                <w:sz w:val="18"/>
                                <w:lang w:val="en-GB"/>
                              </w:rPr>
                            </w:pPr>
                            <w:r>
                              <w:rPr>
                                <w:b/>
                                <w:color w:val="595959" w:themeColor="accent3"/>
                                <w:sz w:val="18"/>
                                <w:lang w:val="en-GB"/>
                              </w:rPr>
                              <w:t>Electrode :</w:t>
                            </w:r>
                          </w:p>
                          <w:p w:rsidR="00BD6A23" w:rsidRDefault="00BD6A23" w:rsidP="00CE7761">
                            <w:pPr>
                              <w:jc w:val="left"/>
                              <w:rPr>
                                <w:b/>
                                <w:color w:val="595959" w:themeColor="accent3"/>
                                <w:sz w:val="18"/>
                                <w:lang w:val="en-GB"/>
                              </w:rPr>
                            </w:pPr>
                            <w:r>
                              <w:rPr>
                                <w:b/>
                                <w:color w:val="595959" w:themeColor="accent3"/>
                                <w:sz w:val="18"/>
                                <w:lang w:val="en-GB"/>
                              </w:rPr>
                              <w:t>Electrolyte :</w:t>
                            </w:r>
                            <w:bookmarkStart w:id="28" w:name="_GoBack"/>
                            <w:bookmarkEnd w:id="28"/>
                          </w:p>
                          <w:p w:rsidR="00EC17E6" w:rsidRPr="0080037A" w:rsidRDefault="00EC17E6"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BD6A23" w:rsidRPr="0080037A" w:rsidRDefault="00EC17E6"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EC17E6" w:rsidRDefault="00EC17E6"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EC17E6" w:rsidRPr="00450DDB" w:rsidRDefault="00EC17E6"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EC17E6" w:rsidRPr="00514042" w:rsidRDefault="00EC17E6"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BD6A23" w:rsidRDefault="00BD6A23" w:rsidP="00CE7761">
                      <w:pPr>
                        <w:jc w:val="left"/>
                        <w:rPr>
                          <w:b/>
                          <w:color w:val="595959" w:themeColor="accent3"/>
                          <w:sz w:val="18"/>
                          <w:lang w:val="en-GB"/>
                        </w:rPr>
                      </w:pPr>
                      <w:r>
                        <w:rPr>
                          <w:b/>
                          <w:color w:val="595959" w:themeColor="accent3"/>
                          <w:sz w:val="18"/>
                          <w:lang w:val="en-GB"/>
                        </w:rPr>
                        <w:t>Electrode :</w:t>
                      </w:r>
                    </w:p>
                    <w:p w:rsidR="00BD6A23" w:rsidRDefault="00BD6A23" w:rsidP="00CE7761">
                      <w:pPr>
                        <w:jc w:val="left"/>
                        <w:rPr>
                          <w:b/>
                          <w:color w:val="595959" w:themeColor="accent3"/>
                          <w:sz w:val="18"/>
                          <w:lang w:val="en-GB"/>
                        </w:rPr>
                      </w:pPr>
                      <w:r>
                        <w:rPr>
                          <w:b/>
                          <w:color w:val="595959" w:themeColor="accent3"/>
                          <w:sz w:val="18"/>
                          <w:lang w:val="en-GB"/>
                        </w:rPr>
                        <w:t>Electrolyte :</w:t>
                      </w:r>
                      <w:bookmarkStart w:id="29" w:name="_GoBack"/>
                      <w:bookmarkEnd w:id="29"/>
                    </w:p>
                    <w:p w:rsidR="00EC17E6" w:rsidRPr="0080037A" w:rsidRDefault="00EC17E6"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BD6A23" w:rsidRPr="0080037A" w:rsidRDefault="00EC17E6"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3E277C" w:rsidRDefault="00EC17E6"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EC17E6" w:rsidRPr="003E277C" w:rsidRDefault="00EC17E6"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 is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he temperature of operation. This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 values can be reached by combining several fuel cells in stacks.</w:t>
      </w:r>
    </w:p>
    <w:p w:rsidR="001F0D25" w:rsidRDefault="00CE7761" w:rsidP="001F0D25">
      <w:pPr>
        <w:pStyle w:val="Titre2"/>
        <w:rPr>
          <w:lang w:val="en-GB"/>
        </w:rPr>
      </w:pPr>
      <w:bookmarkStart w:id="30" w:name="_Toc417578112"/>
      <w:bookmarkStart w:id="31" w:name="_Toc417579169"/>
      <w:bookmarkStart w:id="32" w:name="_Toc417584727"/>
      <w:bookmarkStart w:id="33" w:name="_Toc417860544"/>
      <w:r>
        <w:rPr>
          <w:noProof/>
        </w:rPr>
        <w:lastRenderedPageBreak/>
        <mc:AlternateContent>
          <mc:Choice Requires="wps">
            <w:drawing>
              <wp:anchor distT="0" distB="0" distL="114300" distR="114300" simplePos="0" relativeHeight="251655168" behindDoc="0" locked="0" layoutInCell="1" allowOverlap="1" wp14:anchorId="3F1F55A0" wp14:editId="3024BC29">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C17E6" w:rsidRPr="00CE7761" w:rsidRDefault="00EC17E6"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EC17E6" w:rsidRDefault="00EC17E6"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EC17E6" w:rsidRPr="00450DDB" w:rsidRDefault="00EC17E6"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EC17E6" w:rsidRPr="00450DDB" w:rsidRDefault="00EC17E6"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EC17E6" w:rsidRPr="00450DDB" w:rsidRDefault="00EC17E6"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EC17E6" w:rsidRDefault="00EC17E6"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EC17E6" w:rsidRDefault="00EC17E6"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EC17E6" w:rsidRPr="00450DDB" w:rsidRDefault="00EC17E6"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1F55A0"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EC17E6" w:rsidRPr="00CE7761" w:rsidRDefault="00EC17E6"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EC17E6" w:rsidRDefault="00EC17E6"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EC17E6" w:rsidRPr="00450DDB" w:rsidRDefault="00EC17E6"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EC17E6" w:rsidRPr="00450DDB" w:rsidRDefault="00EC17E6"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EC17E6" w:rsidRPr="00450DDB" w:rsidRDefault="00EC17E6"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EC17E6" w:rsidRDefault="00EC17E6"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EC17E6" w:rsidRDefault="00EC17E6"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EC17E6" w:rsidRPr="00450DDB" w:rsidRDefault="00EC17E6"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txbxContent>
                </v:textbox>
              </v:shape>
            </w:pict>
          </mc:Fallback>
        </mc:AlternateContent>
      </w:r>
      <w:r w:rsidR="006F1D99" w:rsidRPr="00F85971">
        <w:rPr>
          <w:lang w:val="en-GB"/>
        </w:rPr>
        <w:t>Technologies</w:t>
      </w:r>
      <w:bookmarkEnd w:id="30"/>
      <w:bookmarkEnd w:id="31"/>
      <w:bookmarkEnd w:id="32"/>
      <w:bookmarkEnd w:id="33"/>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The Proton Exchange Membrane Fuel Cell is made of a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14FADEAB" wp14:editId="773CFA1E">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FADEAB"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EC17E6" w:rsidRPr="00EC17E6" w:rsidRDefault="00EC17E6"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EC17E6" w:rsidRPr="00EC17E6" w:rsidRDefault="00EC17E6"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EC17E6" w:rsidRPr="00EC17E6" w:rsidRDefault="00EC17E6"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EC17E6" w:rsidRPr="00EC17E6" w:rsidRDefault="00EC17E6"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EC17E6" w:rsidRPr="00EC17E6" w:rsidRDefault="00EC17E6"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EC17E6" w:rsidRPr="00EC17E6" w:rsidRDefault="00EC17E6"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EC17E6" w:rsidRPr="00EC17E6" w:rsidRDefault="00EC17E6"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EC17E6" w:rsidRPr="00EC17E6" w:rsidRDefault="00EC17E6"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EC17E6" w:rsidRPr="00EC17E6" w:rsidRDefault="00EC17E6"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The typical output range for LT PEMFC is between 1 mW and 100 kW and the power density around 0.7 W/cm².</w:t>
      </w:r>
    </w:p>
    <w:p w:rsidR="0003637C" w:rsidRDefault="0003637C" w:rsidP="00CE7761">
      <w:pPr>
        <w:rPr>
          <w:lang w:val="en-GB"/>
        </w:rPr>
      </w:pPr>
    </w:p>
    <w:p w:rsidR="00400EB1" w:rsidRPr="00CE776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6D3790" w:rsidRDefault="006D3790" w:rsidP="006D3790">
      <w:pPr>
        <w:pStyle w:val="Titre3"/>
        <w:rPr>
          <w:shd w:val="clear" w:color="auto" w:fill="FFFFFF"/>
          <w:lang w:val="en-GB"/>
        </w:rPr>
      </w:pPr>
      <w:r w:rsidRPr="00F85971">
        <w:rPr>
          <w:shd w:val="clear" w:color="auto" w:fill="FFFFFF"/>
          <w:lang w:val="en-GB"/>
        </w:rPr>
        <w:lastRenderedPageBreak/>
        <w:t>AFC</w:t>
      </w:r>
    </w:p>
    <w:p w:rsidR="00325F19" w:rsidRP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AA09D5"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AA09D5"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C17E6" w:rsidRDefault="00EC17E6"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071"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PQBhQ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Q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">
                <v:group id="Groupe 75" o:spid="_x0000_s107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07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07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07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07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08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08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08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08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08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08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08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08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08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08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09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09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09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09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09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09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09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09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09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09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0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0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0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0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EC17E6" w:rsidRPr="00EC17E6" w:rsidRDefault="00EC17E6" w:rsidP="00EC17E6">
                                <w:pPr>
                                  <w:jc w:val="right"/>
                                  <w:rPr>
                                    <w:sz w:val="14"/>
                                  </w:rPr>
                                </w:pPr>
                                <w:r w:rsidRPr="00EC17E6">
                                  <w:rPr>
                                    <w:sz w:val="14"/>
                                  </w:rPr>
                                  <w:t>HYGROGEN</w:t>
                                </w:r>
                              </w:p>
                            </w:txbxContent>
                          </v:textbox>
                        </v:shape>
                        <v:shape id="Zone de texte 107" o:spid="_x0000_s1104"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EC17E6" w:rsidRPr="00EC17E6" w:rsidRDefault="00AA09D5" w:rsidP="00EC17E6">
                                <w:pPr>
                                  <w:jc w:val="right"/>
                                  <w:rPr>
                                    <w:sz w:val="14"/>
                                  </w:rPr>
                                </w:pPr>
                                <w:r>
                                  <w:rPr>
                                    <w:sz w:val="14"/>
                                  </w:rPr>
                                  <w:t>WATER</w:t>
                                </w:r>
                              </w:p>
                            </w:txbxContent>
                          </v:textbox>
                        </v:shape>
                        <v:shape id="Zone de texte 108" o:spid="_x0000_s110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EC17E6" w:rsidRPr="00EC17E6" w:rsidRDefault="00EC17E6" w:rsidP="00EC17E6">
                                <w:pPr>
                                  <w:jc w:val="left"/>
                                  <w:rPr>
                                    <w:sz w:val="14"/>
                                  </w:rPr>
                                </w:pPr>
                                <w:r w:rsidRPr="00EC17E6">
                                  <w:rPr>
                                    <w:sz w:val="14"/>
                                  </w:rPr>
                                  <w:t>OXYGEN</w:t>
                                </w:r>
                              </w:p>
                            </w:txbxContent>
                          </v:textbox>
                        </v:shape>
                        <v:shape id="Zone de texte 109" o:spid="_x0000_s110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EC17E6" w:rsidRPr="00EC17E6" w:rsidRDefault="00AA09D5" w:rsidP="00EC17E6">
                                <w:pPr>
                                  <w:jc w:val="left"/>
                                  <w:rPr>
                                    <w:sz w:val="14"/>
                                  </w:rPr>
                                </w:pPr>
                                <w:r>
                                  <w:rPr>
                                    <w:sz w:val="14"/>
                                  </w:rPr>
                                  <w:t>EXCESS OXYGEN</w:t>
                                </w:r>
                              </w:p>
                            </w:txbxContent>
                          </v:textbox>
                        </v:shape>
                        <v:shape id="Zone de texte 110" o:spid="_x0000_s1107"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EC17E6" w:rsidRPr="00EC17E6" w:rsidRDefault="00EC17E6"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0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EC17E6" w:rsidRPr="00EC17E6" w:rsidRDefault="00EC17E6"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0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1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EC17E6" w:rsidRPr="00EC17E6" w:rsidRDefault="00EC17E6"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1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EC17E6" w:rsidRPr="00EC17E6" w:rsidRDefault="00EC17E6"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1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EC17E6" w:rsidRPr="00EC17E6" w:rsidRDefault="00EC17E6"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p>
    <w:p w:rsidR="006D3790" w:rsidRDefault="006D3790" w:rsidP="006D3790">
      <w:pPr>
        <w:pStyle w:val="Titre3"/>
        <w:rPr>
          <w:shd w:val="clear" w:color="auto" w:fill="FFFFFF"/>
          <w:lang w:val="en-GB"/>
        </w:rPr>
      </w:pPr>
      <w:r w:rsidRPr="00F85971">
        <w:rPr>
          <w:shd w:val="clear" w:color="auto" w:fill="FFFFFF"/>
          <w:lang w:val="en-GB"/>
        </w:rPr>
        <w:t>PAFC</w:t>
      </w:r>
    </w:p>
    <w:p w:rsidR="008911CD" w:rsidRP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13"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AUWK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PMBRYp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1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1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1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2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2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2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2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2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2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2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2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2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2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3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3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3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3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3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3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3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3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3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3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4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4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4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4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4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45"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8911CD" w:rsidRPr="00EC17E6" w:rsidRDefault="008911CD" w:rsidP="008911CD">
                                <w:pPr>
                                  <w:jc w:val="right"/>
                                  <w:rPr>
                                    <w:sz w:val="14"/>
                                  </w:rPr>
                                </w:pPr>
                                <w:r w:rsidRPr="00EC17E6">
                                  <w:rPr>
                                    <w:sz w:val="14"/>
                                  </w:rPr>
                                  <w:t>HYGROGEN</w:t>
                                </w:r>
                              </w:p>
                            </w:txbxContent>
                          </v:textbox>
                        </v:shape>
                        <v:shape id="Zone de texte 149" o:spid="_x0000_s1146"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8911CD" w:rsidRPr="00EC17E6" w:rsidRDefault="008911CD" w:rsidP="008911CD">
                                <w:pPr>
                                  <w:jc w:val="right"/>
                                  <w:rPr>
                                    <w:sz w:val="14"/>
                                  </w:rPr>
                                </w:pPr>
                                <w:r w:rsidRPr="00EC17E6">
                                  <w:rPr>
                                    <w:sz w:val="14"/>
                                  </w:rPr>
                                  <w:t>EXCESS HYGROGEN</w:t>
                                </w:r>
                              </w:p>
                            </w:txbxContent>
                          </v:textbox>
                        </v:shape>
                        <v:shape id="Zone de texte 150" o:spid="_x0000_s114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8911CD" w:rsidRPr="00EC17E6" w:rsidRDefault="008911CD" w:rsidP="008911CD">
                                <w:pPr>
                                  <w:jc w:val="left"/>
                                  <w:rPr>
                                    <w:sz w:val="14"/>
                                  </w:rPr>
                                </w:pPr>
                                <w:r w:rsidRPr="00EC17E6">
                                  <w:rPr>
                                    <w:sz w:val="14"/>
                                  </w:rPr>
                                  <w:t>OXYGEN</w:t>
                                </w:r>
                              </w:p>
                            </w:txbxContent>
                          </v:textbox>
                        </v:shape>
                        <v:shape id="Zone de texte 151" o:spid="_x0000_s1148"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8911CD" w:rsidRPr="00EC17E6" w:rsidRDefault="008911CD" w:rsidP="008911CD">
                                <w:pPr>
                                  <w:jc w:val="left"/>
                                  <w:rPr>
                                    <w:sz w:val="14"/>
                                  </w:rPr>
                                </w:pPr>
                                <w:r w:rsidRPr="00EC17E6">
                                  <w:rPr>
                                    <w:sz w:val="14"/>
                                  </w:rPr>
                                  <w:t>WATER</w:t>
                                </w:r>
                              </w:p>
                            </w:txbxContent>
                          </v:textbox>
                        </v:shape>
                        <v:shape id="Zone de texte 152" o:spid="_x0000_s1149"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8911CD" w:rsidRPr="00EC17E6" w:rsidRDefault="008911CD" w:rsidP="008911CD">
                                <w:pPr>
                                  <w:jc w:val="center"/>
                                  <w:rPr>
                                    <w:color w:val="595959" w:themeColor="accent3"/>
                                    <w:sz w:val="14"/>
                                  </w:rPr>
                                </w:pPr>
                                <w:r w:rsidRPr="00EC17E6">
                                  <w:rPr>
                                    <w:color w:val="595959" w:themeColor="accent3"/>
                                    <w:sz w:val="14"/>
                                  </w:rPr>
                                  <w:t>HYDROGEN IONS</w:t>
                                </w:r>
                              </w:p>
                            </w:txbxContent>
                          </v:textbox>
                        </v:shape>
                      </v:group>
                      <v:shape id="Zone de texte 153" o:spid="_x0000_s115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51"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5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5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5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p>
    <w:p w:rsidR="006D3790" w:rsidRDefault="006D3790" w:rsidP="006D3790">
      <w:pPr>
        <w:pStyle w:val="Titre3"/>
        <w:rPr>
          <w:shd w:val="clear" w:color="auto" w:fill="FFFFFF"/>
          <w:lang w:val="en-GB"/>
        </w:rPr>
      </w:pPr>
      <w:r w:rsidRPr="00F85971">
        <w:rPr>
          <w:shd w:val="clear" w:color="auto" w:fill="FFFFFF"/>
          <w:lang w:val="en-GB"/>
        </w:rPr>
        <w:t>SOFC</w:t>
      </w:r>
    </w:p>
    <w:p w:rsidR="008911CD"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55"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qiAZQ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">
                <v:group id="Groupe 159" o:spid="_x0000_s115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16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16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16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16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16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16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16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16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16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16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17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17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17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17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17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17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17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17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17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17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18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18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18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18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18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18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18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187"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8911CD" w:rsidRPr="00EC17E6" w:rsidRDefault="008911CD" w:rsidP="008911CD">
                                <w:pPr>
                                  <w:jc w:val="right"/>
                                  <w:rPr>
                                    <w:sz w:val="14"/>
                                  </w:rPr>
                                </w:pPr>
                                <w:r w:rsidRPr="00EC17E6">
                                  <w:rPr>
                                    <w:sz w:val="14"/>
                                  </w:rPr>
                                  <w:t>HYGROGEN</w:t>
                                </w:r>
                                <w:r>
                                  <w:rPr>
                                    <w:sz w:val="14"/>
                                  </w:rPr>
                                  <w:t xml:space="preserve"> &amp;  CARBON MONOXDE</w:t>
                                </w:r>
                              </w:p>
                            </w:txbxContent>
                          </v:textbox>
                        </v:shape>
                        <v:shape id="Zone de texte 191" o:spid="_x0000_s1188"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8911CD" w:rsidRPr="00EC17E6" w:rsidRDefault="008911CD" w:rsidP="008911CD">
                                <w:pPr>
                                  <w:jc w:val="right"/>
                                  <w:rPr>
                                    <w:sz w:val="14"/>
                                  </w:rPr>
                                </w:pPr>
                                <w:r>
                                  <w:rPr>
                                    <w:sz w:val="14"/>
                                  </w:rPr>
                                  <w:t>CARBON DIOXIDE &amp; WATER</w:t>
                                </w:r>
                              </w:p>
                            </w:txbxContent>
                          </v:textbox>
                        </v:shape>
                        <v:shape id="Zone de texte 192" o:spid="_x0000_s118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8911CD" w:rsidRPr="00EC17E6" w:rsidRDefault="008911CD" w:rsidP="008911CD">
                                <w:pPr>
                                  <w:jc w:val="left"/>
                                  <w:rPr>
                                    <w:sz w:val="14"/>
                                  </w:rPr>
                                </w:pPr>
                                <w:r w:rsidRPr="00EC17E6">
                                  <w:rPr>
                                    <w:sz w:val="14"/>
                                  </w:rPr>
                                  <w:t>OXYGEN</w:t>
                                </w:r>
                              </w:p>
                            </w:txbxContent>
                          </v:textbox>
                        </v:shape>
                        <v:shape id="Zone de texte 193" o:spid="_x0000_s1190"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8911CD" w:rsidRPr="00EC17E6" w:rsidRDefault="008911CD" w:rsidP="008911CD">
                                <w:pPr>
                                  <w:jc w:val="left"/>
                                  <w:rPr>
                                    <w:sz w:val="14"/>
                                  </w:rPr>
                                </w:pPr>
                                <w:r>
                                  <w:rPr>
                                    <w:sz w:val="14"/>
                                  </w:rPr>
                                  <w:t>EXCESS OXYGEN</w:t>
                                </w:r>
                              </w:p>
                            </w:txbxContent>
                          </v:textbox>
                        </v:shape>
                        <v:shape id="Zone de texte 194" o:spid="_x0000_s119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8911CD" w:rsidRPr="00EC17E6" w:rsidRDefault="008911CD"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19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19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19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19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19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p>
    <w:p w:rsidR="006D3790" w:rsidRDefault="008911CD" w:rsidP="006D3790">
      <w:pPr>
        <w:pStyle w:val="Titre3"/>
        <w:rPr>
          <w:shd w:val="clear" w:color="auto" w:fill="FFFFFF"/>
          <w:lang w:val="en-GB"/>
        </w:rPr>
      </w:pPr>
      <w:r>
        <w:rPr>
          <w:noProof/>
        </w:rPr>
        <w:lastRenderedPageBreak/>
        <mc:AlternateContent>
          <mc:Choice Requires="wpg">
            <w:drawing>
              <wp:anchor distT="0" distB="0" distL="114300" distR="114300" simplePos="0" relativeHeight="251740160" behindDoc="0" locked="0" layoutInCell="1" allowOverlap="1" wp14:anchorId="1E142B01" wp14:editId="06C28D39">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sidRPr="00EC17E6">
                                        <w:rPr>
                                          <w:sz w:val="14"/>
                                        </w:rPr>
                                        <w:t>HYGROGEN</w:t>
                                      </w:r>
                                      <w:r>
                                        <w:rPr>
                                          <w:sz w:val="14"/>
                                        </w:rPr>
                                        <w:t xml:space="preserve"> &amp;  CARBON MONOXDE</w:t>
                                      </w:r>
                                    </w:p>
                                    <w:p w:rsidR="008911CD" w:rsidRPr="00EC17E6" w:rsidRDefault="008911CD"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142B01" id="Groupe 284" o:spid="_x0000_s1197"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">
                <v:group id="Groupe 285" o:spid="_x0000_s119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0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0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0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0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0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0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0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0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1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1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1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1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1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1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1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1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1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1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2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2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2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2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2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2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2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2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2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29"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8911CD" w:rsidRPr="00EC17E6" w:rsidRDefault="008911CD" w:rsidP="008911CD">
                                <w:pPr>
                                  <w:jc w:val="right"/>
                                  <w:rPr>
                                    <w:sz w:val="14"/>
                                  </w:rPr>
                                </w:pPr>
                                <w:r w:rsidRPr="00EC17E6">
                                  <w:rPr>
                                    <w:sz w:val="14"/>
                                  </w:rPr>
                                  <w:t>HYGROGEN</w:t>
                                </w:r>
                                <w:r>
                                  <w:rPr>
                                    <w:sz w:val="14"/>
                                  </w:rPr>
                                  <w:t xml:space="preserve"> &amp;  CARBON MONOXDE</w:t>
                                </w:r>
                              </w:p>
                              <w:p w:rsidR="008911CD" w:rsidRPr="00EC17E6" w:rsidRDefault="008911CD" w:rsidP="008911CD">
                                <w:pPr>
                                  <w:jc w:val="right"/>
                                  <w:rPr>
                                    <w:sz w:val="14"/>
                                  </w:rPr>
                                </w:pPr>
                              </w:p>
                            </w:txbxContent>
                          </v:textbox>
                        </v:shape>
                        <v:shape id="Zone de texte 317" o:spid="_x0000_s1230"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8911CD" w:rsidRPr="00EC17E6" w:rsidRDefault="008911CD" w:rsidP="008911CD">
                                <w:pPr>
                                  <w:jc w:val="right"/>
                                  <w:rPr>
                                    <w:sz w:val="14"/>
                                  </w:rPr>
                                </w:pPr>
                                <w:r>
                                  <w:rPr>
                                    <w:sz w:val="14"/>
                                  </w:rPr>
                                  <w:t>CARBON DIOXIDE &amp; WATER</w:t>
                                </w:r>
                              </w:p>
                            </w:txbxContent>
                          </v:textbox>
                        </v:shape>
                        <v:shape id="Zone de texte 318" o:spid="_x0000_s123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8911CD" w:rsidRPr="00EC17E6" w:rsidRDefault="008911CD" w:rsidP="008911CD">
                                <w:pPr>
                                  <w:jc w:val="left"/>
                                  <w:rPr>
                                    <w:sz w:val="14"/>
                                  </w:rPr>
                                </w:pPr>
                                <w:r w:rsidRPr="00EC17E6">
                                  <w:rPr>
                                    <w:sz w:val="14"/>
                                  </w:rPr>
                                  <w:t>OXYGEN</w:t>
                                </w:r>
                              </w:p>
                            </w:txbxContent>
                          </v:textbox>
                        </v:shape>
                        <v:shape id="Zone de texte 319" o:spid="_x0000_s1232"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8911CD" w:rsidRPr="00EC17E6" w:rsidRDefault="008911CD" w:rsidP="008911CD">
                                <w:pPr>
                                  <w:jc w:val="left"/>
                                  <w:rPr>
                                    <w:sz w:val="14"/>
                                  </w:rPr>
                                </w:pPr>
                                <w:r>
                                  <w:rPr>
                                    <w:sz w:val="14"/>
                                  </w:rPr>
                                  <w:t>EXCESS CARBON DIOXIDE &amp; OXYGEN</w:t>
                                </w:r>
                              </w:p>
                            </w:txbxContent>
                          </v:textbox>
                        </v:shape>
                        <v:shape id="Zone de texte 320" o:spid="_x0000_s123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8911CD" w:rsidRPr="00EC17E6" w:rsidRDefault="008911CD"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3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35"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3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3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3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Pr="008911CD">
        <w:rPr>
          <w:shd w:val="clear" w:color="auto" w:fill="FFFFFF"/>
          <w:lang w:val="en-GB"/>
        </w:rPr>
        <mc:AlternateContent>
          <mc:Choice Requires="wps">
            <w:drawing>
              <wp:anchor distT="0" distB="0" distL="114300" distR="114300" simplePos="0" relativeHeight="251745280" behindDoc="0" locked="0" layoutInCell="1" allowOverlap="1" wp14:anchorId="26617C8D" wp14:editId="04F3EAE4">
                <wp:simplePos x="0" y="0"/>
                <wp:positionH relativeFrom="column">
                  <wp:posOffset>3576955</wp:posOffset>
                </wp:positionH>
                <wp:positionV relativeFrom="paragraph">
                  <wp:posOffset>1554983</wp:posOffset>
                </wp:positionV>
                <wp:extent cx="748665" cy="285008"/>
                <wp:effectExtent l="0" t="0" r="0" b="1270"/>
                <wp:wrapNone/>
                <wp:docPr id="329" name="Zone de texte 329"/>
                <wp:cNvGraphicFramePr/>
                <a:graphic xmlns:a="http://schemas.openxmlformats.org/drawingml/2006/main">
                  <a:graphicData uri="http://schemas.microsoft.com/office/word/2010/wordprocessingShape">
                    <wps:wsp>
                      <wps:cNvSpPr txBox="1"/>
                      <wps:spPr>
                        <a:xfrm>
                          <a:off x="0" y="0"/>
                          <a:ext cx="748665" cy="285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6617C8D" id="Zone de texte 329" o:spid="_x0000_s1239" type="#_x0000_t202" style="position:absolute;left:0;text-align:left;margin-left:281.65pt;margin-top:122.45pt;width:58.95pt;height:22.4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" filled="f" stroked="f" strokeweight=".5pt">
                <v:textbox>
                  <w:txbxContent>
                    <w:p w:rsidR="008911CD" w:rsidRPr="00EC17E6" w:rsidRDefault="008911CD" w:rsidP="008911CD">
                      <w:pPr>
                        <w:jc w:val="left"/>
                        <w:rPr>
                          <w:sz w:val="14"/>
                        </w:rPr>
                      </w:pPr>
                      <w:r>
                        <w:rPr>
                          <w:sz w:val="14"/>
                        </w:rPr>
                        <w:t>CARBON DIOXIDE</w:t>
                      </w:r>
                    </w:p>
                  </w:txbxContent>
                </v:textbox>
              </v:shape>
            </w:pict>
          </mc:Fallback>
        </mc:AlternateContent>
      </w:r>
      <w:r w:rsidRPr="008911CD">
        <w:rPr>
          <w:shd w:val="clear" w:color="auto" w:fill="FFFFFF"/>
          <w:lang w:val="en-GB"/>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Pr="008911CD">
        <w:rPr>
          <w:shd w:val="clear" w:color="auto" w:fill="FFFFFF"/>
          <w:lang w:val="en-GB"/>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Pr="008911CD">
        <w:rPr>
          <w:shd w:val="clear" w:color="auto" w:fill="FFFFFF"/>
          <w:lang w:val="en-GB"/>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8911CD" w:rsidP="008911CD">
      <w:pPr>
        <w:rPr>
          <w:lang w:val="en-GB"/>
        </w:rPr>
      </w:pPr>
    </w:p>
    <w:p w:rsidR="006D3790" w:rsidRDefault="006D3790" w:rsidP="006D3790">
      <w:pPr>
        <w:pStyle w:val="Titre3"/>
        <w:rPr>
          <w:shd w:val="clear" w:color="auto" w:fill="FFFFFF"/>
          <w:lang w:val="en-GB"/>
        </w:rPr>
      </w:pPr>
      <w:r w:rsidRPr="00CE7761">
        <w:rPr>
          <w:shd w:val="clear" w:color="auto" w:fill="FFFFFF"/>
          <w:lang w:val="en-GB"/>
        </w:rPr>
        <w:t>DMFC</w:t>
      </w:r>
    </w:p>
    <w:p w:rsidR="008911CD" w:rsidRPr="008911CD" w:rsidRDefault="008911CD" w:rsidP="008911CD">
      <w:pPr>
        <w:rPr>
          <w:lang w:val="en-GB"/>
        </w:rPr>
      </w:pPr>
      <w:r>
        <w:rPr>
          <w:noProof/>
        </w:rPr>
        <mc:AlternateContent>
          <mc:Choice Requires="wpg">
            <w:drawing>
              <wp:anchor distT="0" distB="0" distL="114300" distR="114300" simplePos="0" relativeHeight="251747328" behindDoc="0" locked="0" layoutInCell="1" allowOverlap="1" wp14:anchorId="1D612EB1" wp14:editId="3448FB64">
                <wp:simplePos x="0" y="0"/>
                <wp:positionH relativeFrom="column">
                  <wp:posOffset>2540</wp:posOffset>
                </wp:positionH>
                <wp:positionV relativeFrom="paragraph">
                  <wp:posOffset>273685</wp:posOffset>
                </wp:positionV>
                <wp:extent cx="4319905" cy="2159635"/>
                <wp:effectExtent l="0" t="0" r="0" b="12065"/>
                <wp:wrapTopAndBottom/>
                <wp:docPr id="330" name="Groupe 330"/>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331" name="Groupe 331"/>
                        <wpg:cNvGrpSpPr/>
                        <wpg:grpSpPr>
                          <a:xfrm>
                            <a:off x="0" y="0"/>
                            <a:ext cx="4781550" cy="2599690"/>
                            <a:chOff x="0" y="0"/>
                            <a:chExt cx="4781550" cy="2599690"/>
                          </a:xfrm>
                        </wpg:grpSpPr>
                        <wpg:grpSp>
                          <wpg:cNvPr id="332" name="Groupe 332"/>
                          <wpg:cNvGrpSpPr/>
                          <wpg:grpSpPr>
                            <a:xfrm>
                              <a:off x="0" y="0"/>
                              <a:ext cx="4781550" cy="2599690"/>
                              <a:chOff x="0" y="0"/>
                              <a:chExt cx="4781550" cy="2599690"/>
                            </a:xfrm>
                          </wpg:grpSpPr>
                          <wpg:grpSp>
                            <wpg:cNvPr id="333" name="Groupe 333"/>
                            <wpg:cNvGrpSpPr/>
                            <wpg:grpSpPr>
                              <a:xfrm>
                                <a:off x="0" y="0"/>
                                <a:ext cx="4781550" cy="2599690"/>
                                <a:chOff x="0" y="0"/>
                                <a:chExt cx="4781550" cy="2599690"/>
                              </a:xfrm>
                            </wpg:grpSpPr>
                            <wpg:grpSp>
                              <wpg:cNvPr id="334" name="Groupe 334"/>
                              <wpg:cNvGrpSpPr/>
                              <wpg:grpSpPr>
                                <a:xfrm>
                                  <a:off x="0" y="0"/>
                                  <a:ext cx="4781550" cy="2599690"/>
                                  <a:chOff x="0" y="0"/>
                                  <a:chExt cx="4781550" cy="2599690"/>
                                </a:xfrm>
                              </wpg:grpSpPr>
                              <wpg:grpSp>
                                <wpg:cNvPr id="335" name="Groupe 335"/>
                                <wpg:cNvGrpSpPr/>
                                <wpg:grpSpPr>
                                  <a:xfrm>
                                    <a:off x="762000" y="0"/>
                                    <a:ext cx="3243580" cy="2599690"/>
                                    <a:chOff x="0" y="0"/>
                                    <a:chExt cx="3243580" cy="2599690"/>
                                  </a:xfrm>
                                </wpg:grpSpPr>
                                <wpg:grpSp>
                                  <wpg:cNvPr id="336" name="Groupe 336"/>
                                  <wpg:cNvGrpSpPr/>
                                  <wpg:grpSpPr>
                                    <a:xfrm>
                                      <a:off x="0" y="0"/>
                                      <a:ext cx="3243580" cy="2599690"/>
                                      <a:chOff x="0" y="-38100"/>
                                      <a:chExt cx="3243580" cy="2599690"/>
                                    </a:xfrm>
                                  </wpg:grpSpPr>
                                  <wps:wsp>
                                    <wps:cNvPr id="337" name="Rectangle 33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8" name="Groupe 338"/>
                                    <wpg:cNvGrpSpPr/>
                                    <wpg:grpSpPr>
                                      <a:xfrm>
                                        <a:off x="981075" y="762000"/>
                                        <a:ext cx="1270000" cy="1799590"/>
                                        <a:chOff x="10832" y="0"/>
                                        <a:chExt cx="1271053" cy="1800000"/>
                                      </a:xfrm>
                                    </wpg:grpSpPr>
                                    <wps:wsp>
                                      <wps:cNvPr id="339" name="Rectangle 33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Rectangle 34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1" name="Groupe 341"/>
                                    <wpg:cNvGrpSpPr/>
                                    <wpg:grpSpPr>
                                      <a:xfrm>
                                        <a:off x="0" y="-38100"/>
                                        <a:ext cx="3243580" cy="2599690"/>
                                        <a:chOff x="0" y="-38100"/>
                                        <a:chExt cx="3243580" cy="2599690"/>
                                      </a:xfrm>
                                    </wpg:grpSpPr>
                                    <wpg:grpSp>
                                      <wpg:cNvPr id="342" name="Groupe 342"/>
                                      <wpg:cNvGrpSpPr/>
                                      <wpg:grpSpPr>
                                        <a:xfrm>
                                          <a:off x="180975" y="-38100"/>
                                          <a:ext cx="2875280" cy="2599690"/>
                                          <a:chOff x="0" y="-38100"/>
                                          <a:chExt cx="2875280" cy="2599690"/>
                                        </a:xfrm>
                                      </wpg:grpSpPr>
                                      <wps:wsp>
                                        <wps:cNvPr id="343" name="Rectangle 34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4" name="Groupe 344"/>
                                        <wpg:cNvGrpSpPr/>
                                        <wpg:grpSpPr>
                                          <a:xfrm>
                                            <a:off x="0" y="762000"/>
                                            <a:ext cx="2875280" cy="1799590"/>
                                            <a:chOff x="0" y="0"/>
                                            <a:chExt cx="2875575" cy="1800000"/>
                                          </a:xfrm>
                                        </wpg:grpSpPr>
                                        <wps:wsp>
                                          <wps:cNvPr id="345" name="Rectangle 34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Connecteur droit 34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7" name="Connecteur droit 34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8" name="Connecteur droit 34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9" name="Connecteur droit 34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0" name="Connecteur droit 35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1" name="Connecteur droit 35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2" name="Connecteur droit 35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3" name="Connecteur droit 35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54" name="Image 354"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55" name="Groupe 355"/>
                                      <wpg:cNvGrpSpPr/>
                                      <wpg:grpSpPr>
                                        <a:xfrm>
                                          <a:off x="0" y="981075"/>
                                          <a:ext cx="3243580" cy="1369060"/>
                                          <a:chOff x="0" y="0"/>
                                          <a:chExt cx="3243580" cy="1369060"/>
                                        </a:xfrm>
                                      </wpg:grpSpPr>
                                      <wps:wsp>
                                        <wps:cNvPr id="356" name="Flèche droite 35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Flèche droite 35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Flèche droite 35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Flèche droite 35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0" name="Connecteur droit avec flèche 36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Connecteur droit avec flèche 36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62" name="Zone de texte 36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Zone de texte 363"/>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Zone de texte 36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Zone de texte 365"/>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Zone de texte 366"/>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7" name="Zone de texte 36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8" name="Connecteur droit avec flèche 368"/>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69" name="Zone de texte 36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0" name="Zone de texte 37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71" name="Zone de texte 37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612EB1" id="Groupe 330" o:spid="_x0000_s1240" style="position:absolute;left:0;text-align:left;margin-left:.2pt;margin-top:21.55pt;width:340.15pt;height:170.05pt;z-index:25174732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">
                <v:group id="Groupe 331" o:spid="_x0000_s124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group id="Groupe 332"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group id="Groupe 333"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group id="Groupe 334"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group id="Groupe 335" o:spid="_x0000_s124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group id="Groupe 336" o:spid="_x0000_s124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rect id="Rectangle 337" o:spid="_x0000_s124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73cIA&#10;AADcAAAADwAAAGRycy9kb3ducmV2LnhtbESPwWrDMBBE74X8g9hAb43sGtrgRAkmUPA1bmnIbbE2&#10;tom1cizFVv6+KhR6HGbmDbPdB9OLiUbXWVaQrhIQxLXVHTcKvj4/XtYgnEfW2FsmBQ9ysN8tnraY&#10;azvzkabKNyJC2OWooPV+yKV0dUsG3coOxNG72NGgj3JspB5xjnDTy9ckeZMGO44LLQ50aKm+Vnej&#10;oEiv/RSq8P0oqeRbODOGcFLqeRmKDQhPwf+H/9qlVpBl7/B7Jh4B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37vdwgAAANwAAAAPAAAAAAAAAAAAAAAAAJgCAABkcnMvZG93&#10;bnJldi54bWxQSwUGAAAAAAQABAD1AAAAhwMAAAAA&#10;" fillcolor="#060 [3204]" stroked="f" strokeweight="1pt">
                              <v:fill opacity="19789f"/>
                            </v:rect>
                            <v:group id="Groupe 338" o:spid="_x0000_s124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oyBsEAAADcAAAADwAAAGRycy9kb3ducmV2LnhtbERPTYvCMBC9C/sfwix4&#10;07QWF+kaRUTFgwirguxtaMa22ExKE9v6781B8Ph43/NlbyrRUuNKywricQSCOLO65FzB5bwdzUA4&#10;j6yxskwKnuRgufgazDHVtuM/ak8+FyGEXYoKCu/rVEqXFWTQjW1NHLibbQz6AJtc6ga7EG4qOYmi&#10;H2mw5NBQYE3rgrL76WEU7DrsVkm8aQ/32/r5f54er4eYlBp+96tfEJ56/xG/3XutIEnC2n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1hoyBsEAAADcAAAADwAA&#10;AAAAAAAAAAAAAACqAgAAZHJzL2Rvd25yZXYueG1sUEsFBgAAAAAEAAQA+gAAAJgDAAAAAA==&#10;">
                              <v:rect id="Rectangle 339" o:spid="_x0000_s124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xSwsIA&#10;AADcAAAADwAAAGRycy9kb3ducmV2LnhtbESP3YrCMBCF7wXfIcyCd5q6gj9dUxFhQQQvdPcBhma2&#10;6baZlCba9u2NIHh5OD8fZ7vrbS3u1PrSsYL5LAFBnDtdcqHg9+d7ugbhA7LG2jEpGMjDLhuPtphq&#10;1/GF7tdQiDjCPkUFJoQmldLnhiz6mWuIo/fnWoshyraQusUujttafibJUlosORIMNnQwlFfXm40Q&#10;pMswX3WH6mz6U0n18E+3QanJR7//AhGoD+/wq33UChaLDTzPxCMg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3FLCwgAAANwAAAAPAAAAAAAAAAAAAAAAAJgCAABkcnMvZG93&#10;bnJldi54bWxQSwUGAAAAAAQABAD1AAAAhwMAAAAA&#10;" fillcolor="#060 [3204]" strokecolor="#003200 [1604]" strokeweight="1pt"/>
                              <v:rect id="Rectangle 340" o:spid="_x0000_s125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Ir8A&#10;AADcAAAADwAAAGRycy9kb3ducmV2LnhtbERPzWrCQBC+C77DMkJvurEWlegqIhSk0IO2DzBkx2w0&#10;Oxuyq0nevnMoePz4/rf73tfqSW2sAhuYzzJQxEWwFZcGfn8+p2tQMSFbrAOTgYEi7Hfj0RZzGzo+&#10;0/OSSiUhHHM04FJqcq1j4chjnIWGWLhraD0mgW2pbYudhPtav2fZUnusWBocNnR0VNwvDy8lSOdh&#10;vuqO92/Xf1VUDzd6DMa8TfrDBlSiPr3E/+6TNbD4kPlyRo6A3v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4IgivwAAANwAAAAPAAAAAAAAAAAAAAAAAJgCAABkcnMvZG93bnJl&#10;di54bWxQSwUGAAAAAAQABAD1AAAAhAMAAAAA&#10;" fillcolor="#060 [3204]" strokecolor="#003200 [1604]" strokeweight="1pt"/>
                            </v:group>
                            <v:group id="Groupe 341" o:spid="_x0000_s125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bo5sYAAADcAAAADwAAAGRycy9kb3ducmV2LnhtbESPT2vCQBTE70K/w/IK&#10;vZlNmlpKmlVEaulBCmqh9PbIPpNg9m3Irvnz7V2h4HGYmd8w+Wo0jeipc7VlBUkUgyAurK65VPBz&#10;3M7fQDiPrLGxTAomcrBaPsxyzLQdeE/9wZciQNhlqKDyvs2kdEVFBl1kW+LgnWxn0AfZlVJ3OAS4&#10;aeRzHL9KgzWHhQpb2lRUnA8Xo+BzwGGdJh/97nzaTH/HxffvLiGlnh7H9TsIT6O/h//bX1pB+pL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JujmxgAAANwA&#10;AAAPAAAAAAAAAAAAAAAAAKoCAABkcnMvZG93bnJldi54bWxQSwUGAAAAAAQABAD6AAAAnQMAAAAA&#10;">
                              <v:group id="Groupe 342" o:spid="_x0000_s125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rect id="Rectangle 343" o:spid="_x0000_s125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SnMMA&#10;AADcAAAADwAAAGRycy9kb3ducmV2LnhtbESPzarCMBSE94LvEI7gRjRVryLVKCIK3sVd+INuD82x&#10;LW1OShO1vv2NILgcZuYbZrFqTCkeVLvcsoLhIAJBnFidc6rgfNr1ZyCcR9ZYWiYFL3KwWrZbC4y1&#10;ffKBHkefigBhF6OCzPsqltIlGRl0A1sRB+9ma4M+yDqVusZngJtSjqJoKg3mHBYyrGiTUVIc70bB&#10;pdheeredLq/Xv0r6316h3aRQqttp1nMQnhr/DX/ae61g/DOG95lw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SnMMAAADcAAAADwAAAAAAAAAAAAAAAACYAgAAZHJzL2Rv&#10;d25yZXYueG1sUEsFBgAAAAAEAAQA9QAAAIgDAAAAAA==&#10;" fillcolor="white [3201]" strokecolor="#103fc2 [3209]" strokeweight="1.5pt"/>
                                <v:group id="Groupe 344" o:spid="_x0000_s125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rect id="Rectangle 345" o:spid="_x0000_s125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V3w8YA&#10;AADcAAAADwAAAGRycy9kb3ducmV2LnhtbESPQWvCQBSE7wX/w/KEXkrdWGsp0VVsG4snwWgRb4/s&#10;M1nMvg3ZrcZ/3xUKHoeZ+YaZzjtbizO13jhWMBwkIIgLpw2XCnbb5fM7CB+QNdaOScGVPMxnvYcp&#10;ptpdeEPnPJQiQtinqKAKoUml9EVFFv3ANcTRO7rWYoiyLaVu8RLhtpYvSfImLRqOCxU29FlRccp/&#10;rYLiy4+bn/3hwxyyUfK0+s7M2mVKPfa7xQREoC7cw//tlVYweh3D7Uw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V3w8YAAADcAAAADwAAAAAAAAAAAAAAAACYAgAAZHJz&#10;L2Rvd25yZXYueG1sUEsFBgAAAAAEAAQA9QAAAIsDAAAAAA==&#10;" filled="f" strokecolor="#003200 [1604]" strokeweight="1.5pt">
                                    <v:stroke endcap="round"/>
                                  </v:rect>
                                  <v:line id="Connecteur droit 346" o:spid="_x0000_s125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0mO8UAAADcAAAADwAAAGRycy9kb3ducmV2LnhtbESP0WrCQBRE3wv+w3ILvtVNalFJsxGp&#10;CFKEtjEfcMneJqHZu3F31fj3bqHQx2FmzjD5ejS9uJDznWUF6SwBQVxb3XGjoDrunlYgfEDW2Fsm&#10;BTfysC4mDzlm2l75iy5laESEsM9QQRvCkEnp65YM+pkdiKP3bZ3BEKVrpHZ4jXDTy+ckWUiDHceF&#10;Fgd6a6n+Kc9GwTZdHtITuU+5+ti+J1VTVnTqlJo+jptXEIHG8B/+a++1gvnLAn7PxCMgi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0mO8UAAADcAAAADwAAAAAAAAAA&#10;AAAAAAChAgAAZHJzL2Rvd25yZXYueG1sUEsFBgAAAAAEAAQA+QAAAJMDAAAAAA==&#10;" strokecolor="#060 [3204]" strokeweight="1.5pt">
                                    <v:stroke joinstyle="miter"/>
                                  </v:line>
                                  <v:line id="Connecteur droit 347" o:spid="_x0000_s125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GDoMUAAADcAAAADwAAAGRycy9kb3ducmV2LnhtbESP0WrCQBRE34X+w3ILfdNN2qIS3YRS&#10;KZRSUGM+4JK9JsHs3bi71fTvuwXBx2FmzjDrYjS9uJDznWUF6SwBQVxb3XGjoDp8TJcgfEDW2Fsm&#10;Bb/kocgfJmvMtL3yni5laESEsM9QQRvCkEnp65YM+pkdiKN3tM5giNI1Uju8Rrjp5XOSzKXBjuNC&#10;iwO9t1Sfyh+jYJMuvtMzuZ1cbjdfSdWUFZ07pZ4ex7cViEBjuIdv7U+t4OV1Af9n4hG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GDoMUAAADcAAAADwAAAAAAAAAA&#10;AAAAAAChAgAAZHJzL2Rvd25yZXYueG1sUEsFBgAAAAAEAAQA+QAAAJMDAAAAAA==&#10;" strokecolor="#060 [3204]" strokeweight="1.5pt">
                                    <v:stroke joinstyle="miter"/>
                                  </v:line>
                                  <v:line id="Connecteur droit 348" o:spid="_x0000_s125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4X0sIAAADcAAAADwAAAGRycy9kb3ducmV2LnhtbERP3WrCMBS+H/gO4Qi7m2m3MUtnWmQi&#10;jCFMax/g0Jy1xeakJlG7tzcXg11+fP+rcjKDuJLzvWUF6SIBQdxY3XOroD5unzIQPiBrHCyTgl/y&#10;UBazhxXm2t74QNcqtCKGsM9RQRfCmEvpm44M+oUdiSP3Y53BEKFrpXZ4i+FmkM9J8iYN9hwbOhzp&#10;o6PmVF2Mgk263KVncnuZfW++krqtajr3Sj3Op/U7iEBT+Bf/uT+1gpfXuDaeiUdAF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x4X0sIAAADcAAAADwAAAAAAAAAAAAAA&#10;AAChAgAAZHJzL2Rvd25yZXYueG1sUEsFBgAAAAAEAAQA+QAAAJADAAAAAA==&#10;" strokecolor="#060 [3204]" strokeweight="1.5pt">
                                    <v:stroke joinstyle="miter"/>
                                  </v:line>
                                  <v:line id="Connecteur droit 349" o:spid="_x0000_s125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KyScQAAADcAAAADwAAAGRycy9kb3ducmV2LnhtbESP0WrCQBRE3wv+w3IF33STKtWmriIV&#10;QUqhNc0HXLK3STB7N+6uGv/eLQh9HGbmDLNc96YVF3K+sawgnSQgiEurG64UFD+78QKED8gaW8uk&#10;4EYe1qvB0xIzba98oEseKhEh7DNUUIfQZVL6siaDfmI74uj9WmcwROkqqR1eI9y08jlJXqTBhuNC&#10;jR2911Qe87NRsE3nn+mJ3LdcfG0/kqLKCzo1So2G/eYNRKA+/Icf7b1WMJ29wt+ZeAT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UrJJxAAAANwAAAAPAAAAAAAAAAAA&#10;AAAAAKECAABkcnMvZG93bnJldi54bWxQSwUGAAAAAAQABAD5AAAAkgMAAAAA&#10;" strokecolor="#060 [3204]" strokeweight="1.5pt">
                                    <v:stroke joinstyle="miter"/>
                                  </v:line>
                                  <v:line id="Connecteur droit 350" o:spid="_x0000_s126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GNCcIAAADcAAAADwAAAGRycy9kb3ducmV2LnhtbERP3WrCMBS+H/gO4Qi7m2k3NktnWmQi&#10;jCFMax/g0Jy1xeakJlG7tzcXg11+fP+rcjKDuJLzvWUF6SIBQdxY3XOroD5unzIQPiBrHCyTgl/y&#10;UBazhxXm2t74QNcqtCKGsM9RQRfCmEvpm44M+oUdiSP3Y53BEKFrpXZ4i+FmkM9J8iYN9hwbOhzp&#10;o6PmVF2Mgk263KVncnuZfW++krqtajr3Sj3Op/U7iEBT+Bf/uT+1gpfXOD+eiUdAF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LGNCcIAAADcAAAADwAAAAAAAAAAAAAA&#10;AAChAgAAZHJzL2Rvd25yZXYueG1sUEsFBgAAAAAEAAQA+QAAAJADAAAAAA==&#10;" strokecolor="#060 [3204]" strokeweight="1.5pt">
                                    <v:stroke joinstyle="miter"/>
                                  </v:line>
                                  <v:line id="Connecteur droit 351" o:spid="_x0000_s126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oksQAAADcAAAADwAAAGRycy9kb3ducmV2LnhtbESP0WrCQBRE3wv+w3IF33STSlVSVxFF&#10;EBGqaT7gkr1NQrN34+5W4993hUIfh5k5wyzXvWnFjZxvLCtIJwkI4tLqhisFxed+vADhA7LG1jIp&#10;eJCH9WrwssRM2ztf6JaHSkQI+wwV1CF0mZS+rMmgn9iOOHpf1hkMUbpKaof3CDetfE2SmTTYcFyo&#10;saNtTeV3/mMU7NL5Kb2SO8vFx+6YFFVe0LVRajTsN+8gAvXhP/zXPmgF07cUnmfiEZ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SiSxAAAANwAAAAPAAAAAAAAAAAA&#10;AAAAAKECAABkcnMvZG93bnJldi54bWxQSwUGAAAAAAQABAD5AAAAkgMAAAAA&#10;" strokecolor="#060 [3204]" strokeweight="1.5pt">
                                    <v:stroke joinstyle="miter"/>
                                  </v:line>
                                  <v:line id="Connecteur droit 352" o:spid="_x0000_s126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5cUAAADcAAAADwAAAGRycy9kb3ducmV2LnhtbESP0WrCQBRE34X+w3ILfdNNLLWSZiNF&#10;KZQiqGk+4JK9TUKzd+PuqunfdwXBx2FmzjD5ajS9OJPznWUF6SwBQVxb3XGjoPr+mC5B+ICssbdM&#10;Cv7Iw6p4mOSYaXvhA53L0IgIYZ+hgjaEIZPS1y0Z9DM7EEfvxzqDIUrXSO3wEuGml/MkWUiDHceF&#10;Fgdat1T/liejYJO+btMjub1c7jZfSdWUFR07pZ4ex/c3EIHGcA/f2p9awfPLHK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25cUAAADcAAAADwAAAAAAAAAA&#10;AAAAAAChAgAAZHJzL2Rvd25yZXYueG1sUEsFBgAAAAAEAAQA+QAAAJMDAAAAAA==&#10;" strokecolor="#060 [3204]" strokeweight="1.5pt">
                                    <v:stroke joinstyle="miter"/>
                                  </v:line>
                                  <v:line id="Connecteur droit 353" o:spid="_x0000_s126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MTfsQAAADcAAAADwAAAGRycy9kb3ducmV2LnhtbESP0WrCQBRE34X+w3ILfdNNFK2krlKU&#10;QhFBTfMBl+xtEpq9G3e3Gv/eFQQfh5k5wyxWvWnFmZxvLCtIRwkI4tLqhisFxc/XcA7CB2SNrWVS&#10;cCUPq+XLYIGZthc+0jkPlYgQ9hkqqEPoMil9WZNBP7IdcfR+rTMYonSV1A4vEW5aOU6SmTTYcFyo&#10;saN1TeVf/m8UbNL3XXoid5Dz/WabFFVe0KlR6u21//wAEagPz/Cj/a0VTKYTuJ+JR0A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YxN+xAAAANwAAAAPAAAAAAAAAAAA&#10;AAAAAKECAABkcnMvZG93bnJldi54bWxQSwUGAAAAAAQABAD5AAAAkgMAAAAA&#10;" strokecolor="#060 [3204]" strokeweight="1.5pt">
                                    <v:stroke joinstyle="miter"/>
                                  </v:line>
                                </v:group>
                                <v:shape id="Image 354" o:spid="_x0000_s126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X8NPFAAAA3AAAAA8AAABkcnMvZG93bnJldi54bWxEj09rAjEUxO+FfofwCt5qtrWtsjVKqShS&#10;vKx/7s/Nc7N087Im0d1+e1Mo9DjMzG+Y6by3jbiSD7VjBU/DDARx6XTNlYL9bvk4AREissbGMSn4&#10;oQDz2f3dFHPtOi7ouo2VSBAOOSowMba5lKE0ZDEMXUucvJPzFmOSvpLaY5fgtpHPWfYmLdacFgy2&#10;9Gmo/N5erIKv8bk4rgpfdpvWHs4L68wJnVKDh/7jHUSkPv6H/9prrWD0+gK/Z9IRkL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V/DTxQAAANwAAAAPAAAAAAAAAAAAAAAA&#10;AJ8CAABkcnMvZG93bnJldi54bWxQSwUGAAAAAAQABAD3AAAAkQMAAAAA&#10;">
                                  <v:imagedata r:id="rId26" o:title="idea-256" recolortarget="#071c56 [1449]"/>
                                  <v:path arrowok="t"/>
                                </v:shape>
                              </v:group>
                              <v:group id="Groupe 355" o:spid="_x0000_s126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shape id="Flèche droite 356" o:spid="_x0000_s126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8BMcUA&#10;AADcAAAADwAAAGRycy9kb3ducmV2LnhtbESPQWsCMRSE7wX/Q3hCL0Wzal3KahQrFHoqrEZ6fWye&#10;u4ublyVJddtf3xQKHoeZ+YZZbwfbiSv50DpWMJtmIIgrZ1quFejj2+QFRIjIBjvHpOCbAmw3o4c1&#10;FsbduKTrIdYiQTgUqKCJsS+kDFVDFsPU9cTJOztvMSbpa2k83hLcdnKeZbm02HJaaLCnfUPV5fBl&#10;Ffif46v7OOULXT6d9Gfp9fM5aqUex8NuBSLSEO/h//a7UbBY5vB3Jh0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TwExxQAAANwAAAAPAAAAAAAAAAAAAAAAAJgCAABkcnMv&#10;ZG93bnJldi54bWxQSwUGAAAAAAQABAD1AAAAigMAAAAA&#10;" adj="16205" fillcolor="#bfbfbf [2412]" stroked="f" strokeweight="1pt"/>
                                <v:shape id="Flèche droite 357" o:spid="_x0000_s126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OkqsUA&#10;AADcAAAADwAAAGRycy9kb3ducmV2LnhtbESPQWsCMRSE7wX/Q3hCL0Wz1taW1ShaEHoqrEa8PjbP&#10;3cXNy5JE3frrm0Khx2FmvmEWq9624ko+NI4VTMYZCOLSmYYrBXq/Hb2DCBHZYOuYFHxTgNVy8LDA&#10;3LgbF3TdxUokCIccFdQxdrmUoazJYhi7jjh5J+ctxiR9JY3HW4LbVj5n2UxabDgt1NjRR03leXex&#10;Cvx9v3Ffh9lUF08HfSy8fjlFrdTjsF/PQUTq43/4r/1pFExf3+D3TD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A6SqxQAAANwAAAAPAAAAAAAAAAAAAAAAAJgCAABkcnMv&#10;ZG93bnJldi54bWxQSwUGAAAAAAQABAD1AAAAigMAAAAA&#10;" adj="16205" fillcolor="#bfbfbf [2412]" stroked="f" strokeweight="1pt"/>
                                <v:shape id="Flèche droite 358" o:spid="_x0000_s126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p8QA&#10;AADcAAAADwAAAGRycy9kb3ducmV2LnhtbERPy2rCQBTdF/oPwy10VydtNJjoKG2oGAJd+PiAS+aa&#10;xGbuhMxU0369sxC6PJz3cj2aTlxocK1lBa+TCARxZXXLtYLjYfMyB+E8ssbOMin4JQfr1ePDEjNt&#10;r7yjy97XIoSwy1BB432fSemqhgy6ie2JA3eyg0Ef4FBLPeA1hJtOvkVRIg22HBoa7ClvqPre/xgF&#10;9KnT9GM7Lca/Q9rl/bmMv8pEqeen8X0BwtPo/8V3d6EVxLOwNpwJR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yqfEAAAA3AAAAA8AAAAAAAAAAAAAAAAAmAIAAGRycy9k&#10;b3ducmV2LnhtbFBLBQYAAAAABAAEAPUAAACJAwAAAAA=&#10;" adj="16205" fillcolor="#bfbfbf [2412]" stroked="f" strokeweight="1pt"/>
                                <v:shape id="Flèche droite 359" o:spid="_x0000_s126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vPMUA&#10;AADcAAAADwAAAGRycy9kb3ducmV2LnhtbESP0YrCMBRE3wX/IVxh3zRVV9l2jeKKiyL4sLofcGmu&#10;bbW5KU3U6tcbQfBxmJkzzGTWmFJcqHaFZQX9XgSCOLW64EzB//63+wXCeWSNpWVScCMHs2m7NcFE&#10;2yv/0WXnMxEg7BJUkHtfJVK6NCeDrmcr4uAdbG3QB1lnUtd4DXBTykEUjaXBgsNCjhUtckpPu7NR&#10;QEsdxz+rz3Vz38flojpuhtvNWKmPTjP/BuGp8e/wq73WCoajGJ5nwhG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288xQAAANwAAAAPAAAAAAAAAAAAAAAAAJgCAABkcnMv&#10;ZG93bnJldi54bWxQSwUGAAAAAAQABAD1AAAAigMAAAAA&#10;" adj="16205" fillcolor="#bfbfbf [2412]" stroked="f" strokeweight="1pt"/>
                              </v:group>
                            </v:group>
                          </v:group>
                          <v:shape id="Connecteur droit avec flèche 360" o:spid="_x0000_s127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UGCsEAAADcAAAADwAAAGRycy9kb3ducmV2LnhtbERP3WrCMBS+H/gO4QjeDE2nIKMaxQ1E&#10;vZig8wEOzbGpNic1ydr69svFYJcf3/9y3dtatORD5VjB2yQDQVw4XXGp4PK9Hb+DCBFZY+2YFDwp&#10;wHo1eFlirl3HJ2rPsRQphEOOCkyMTS5lKAxZDBPXECfu6rzFmKAvpfbYpXBby2mWzaXFilODwYY+&#10;DRX3849V8PHld+WDuL3dt6+H+OiOB1MflRoN+80CRKQ+/ov/3HutYDZP89OZdATk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RQYKwQAAANwAAAAPAAAAAAAAAAAAAAAA&#10;AKECAABkcnMvZG93bnJldi54bWxQSwUGAAAAAAQABAD5AAAAjwMAAAAA&#10;" strokecolor="#103fc2 [3209]" strokeweight=".5pt">
                            <v:stroke endarrow="block" joinstyle="miter"/>
                          </v:shape>
                          <v:shape id="Connecteur droit avec flèche 361" o:spid="_x0000_s127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jkcUAAADcAAAADwAAAGRycy9kb3ducmV2LnhtbESP0WoCMRRE34X+Q7iFvkjN2oLI1ihV&#10;EOuDgtoPuGxuN1s3N2sSd7d/3wiCj8PMnGFmi97WoiUfKscKxqMMBHHhdMWlgu/T+nUKIkRkjbVj&#10;UvBHARbzp8EMc+06PlB7jKVIEA45KjAxNrmUoTBkMYxcQ5y8H+ctxiR9KbXHLsFtLd+ybCItVpwW&#10;DDa0MlScj1erYLnzm/JC3P6e18NtvHT7ran3Sr08958fICL18RG+t7+0gvfJGG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mjkcUAAADcAAAADwAAAAAAAAAA&#10;AAAAAAChAgAAZHJzL2Rvd25yZXYueG1sUEsFBgAAAAAEAAQA+QAAAJMDAAAAAA==&#10;" strokecolor="#103fc2 [3209]" strokeweight=".5pt">
                            <v:stroke endarrow="block" joinstyle="miter"/>
                          </v:shape>
                        </v:group>
                        <v:shape id="Zone de texte 362" o:spid="_x0000_s127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WORcUA&#10;AADcAAAADwAAAGRycy9kb3ducmV2LnhtbESPQWsCMRSE74L/IbxCL1KztcXK1ihFEPawF20RvD02&#10;z83i5mVN4rr9940g9DjMzDfMcj3YVvTkQ+NYwes0A0FcOd1wreDne/uyABEissbWMSn4pQDr1Xi0&#10;xFy7G++o38daJAiHHBWYGLtcylAZshimriNO3sl5izFJX0vt8ZbgtpWzLJtLiw2nBYMdbQxV5/3V&#10;KugPxbve9Sb6yaYssuJcXj6OpVLPT8PXJ4hIQ/wPP9qFVvA2n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Y5FxQAAANwAAAAPAAAAAAAAAAAAAAAAAJgCAABkcnMv&#10;ZG93bnJldi54bWxQSwUGAAAAAAQABAD1AAAAigMAAAAA&#10;" filled="f" stroked="f" strokeweight=".5pt">
                          <v:textbox>
                            <w:txbxContent>
                              <w:p w:rsidR="008911CD" w:rsidRPr="00EC17E6" w:rsidRDefault="008911CD" w:rsidP="008911CD">
                                <w:pPr>
                                  <w:jc w:val="right"/>
                                  <w:rPr>
                                    <w:sz w:val="14"/>
                                  </w:rPr>
                                </w:pPr>
                                <w:r>
                                  <w:rPr>
                                    <w:sz w:val="14"/>
                                  </w:rPr>
                                  <w:t>METHANOL</w:t>
                                </w:r>
                              </w:p>
                            </w:txbxContent>
                          </v:textbox>
                        </v:shape>
                        <v:shape id="Zone de texte 363" o:spid="_x0000_s1273"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kr3sYA&#10;AADcAAAADwAAAGRycy9kb3ducmV2LnhtbESPT2sCMRTE74LfIbxCL1KzrcXK1ihFEPawF/8geHts&#10;npvFzcuaxHX77ZtCocdhZn7DLNeDbUVPPjSOFbxOMxDEldMN1wqOh+3LAkSIyBpbx6TgmwKsV+PR&#10;EnPtHryjfh9rkSAcclRgYuxyKUNlyGKYuo44eRfnLcYkfS21x0eC21a+ZdlcWmw4LRjsaGOouu7v&#10;VkF/Kt71rjfRTzZlkRXX8vZxLpV6fhq+PkFEGuJ/+K9daAWz+Qx+z6Qj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kr3sYAAADcAAAADwAAAAAAAAAAAAAAAACYAgAAZHJz&#10;L2Rvd25yZXYueG1sUEsFBgAAAAAEAAQA9QAAAIsDAAAAAA==&#10;" filled="f" stroked="f" strokeweight=".5pt">
                          <v:textbox>
                            <w:txbxContent>
                              <w:p w:rsidR="008911CD" w:rsidRPr="00EC17E6" w:rsidRDefault="008911CD" w:rsidP="008911CD">
                                <w:pPr>
                                  <w:jc w:val="right"/>
                                  <w:rPr>
                                    <w:sz w:val="14"/>
                                  </w:rPr>
                                </w:pPr>
                                <w:r>
                                  <w:rPr>
                                    <w:sz w:val="14"/>
                                  </w:rPr>
                                  <w:t>CARBON DIOXIDE</w:t>
                                </w:r>
                              </w:p>
                            </w:txbxContent>
                          </v:textbox>
                        </v:shape>
                        <v:shape id="Zone de texte 364" o:spid="_x0000_s127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CzqsUA&#10;AADcAAAADwAAAGRycy9kb3ducmV2LnhtbESPQWsCMRSE7wX/Q3gFL6Vma8XK1ihFEPawF20RvD02&#10;z83i5mVN4rr9901B8DjMzDfMcj3YVvTkQ+NYwdskA0FcOd1wreDne/u6ABEissbWMSn4pQDr1ehp&#10;ibl2N95Rv4+1SBAOOSowMXa5lKEyZDFMXEecvJPzFmOSvpba4y3BbSunWTaXFhtOCwY72hiqzvur&#10;VdAfipne9Sb6l01ZZMW5vHwcS6XGz8PXJ4hIQ3yE7+1CK3ifz+D/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sLOqxQAAANwAAAAPAAAAAAAAAAAAAAAAAJgCAABkcnMv&#10;ZG93bnJldi54bWxQSwUGAAAAAAQABAD1AAAAigMAAAAA&#10;" filled="f" stroked="f" strokeweight=".5pt">
                          <v:textbox>
                            <w:txbxContent>
                              <w:p w:rsidR="008911CD" w:rsidRPr="00EC17E6" w:rsidRDefault="008911CD" w:rsidP="008911CD">
                                <w:pPr>
                                  <w:jc w:val="left"/>
                                  <w:rPr>
                                    <w:sz w:val="14"/>
                                  </w:rPr>
                                </w:pPr>
                                <w:r w:rsidRPr="00EC17E6">
                                  <w:rPr>
                                    <w:sz w:val="14"/>
                                  </w:rPr>
                                  <w:t>OXYGEN</w:t>
                                </w:r>
                              </w:p>
                            </w:txbxContent>
                          </v:textbox>
                        </v:shape>
                        <v:shape id="Zone de texte 365" o:spid="_x0000_s1275"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WMcYA&#10;AADcAAAADwAAAGRycy9kb3ducmV2LnhtbESPzWrDMBCE74W8g9hAL6WR2yZpcKKEEij44Et+KPS2&#10;WBvLxFo5kuq4b18VAjkOM/MNs9oMthU9+dA4VvAyyUAQV043XCs4Hj6fFyBCRNbYOiYFvxRgsx49&#10;rDDX7so76vexFgnCIUcFJsYulzJUhiyGieuIk3dy3mJM0tdSe7wmuG3la5bNpcWG04LBjraGqvP+&#10;xyrov4qp3vUm+qdtWWTFuby8f5dKPY6HjyWISEO8h2/tQit4m8/g/0w6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wWMcYAAADcAAAADwAAAAAAAAAAAAAAAACYAgAAZHJz&#10;L2Rvd25yZXYueG1sUEsFBgAAAAAEAAQA9QAAAIsDAAAAAA==&#10;" filled="f" stroked="f" strokeweight=".5pt">
                          <v:textbox>
                            <w:txbxContent>
                              <w:p w:rsidR="008911CD" w:rsidRPr="00EC17E6" w:rsidRDefault="008911CD" w:rsidP="008911CD">
                                <w:pPr>
                                  <w:jc w:val="left"/>
                                  <w:rPr>
                                    <w:sz w:val="14"/>
                                  </w:rPr>
                                </w:pPr>
                                <w:r w:rsidRPr="00EC17E6">
                                  <w:rPr>
                                    <w:sz w:val="14"/>
                                  </w:rPr>
                                  <w:t>WATER</w:t>
                                </w:r>
                              </w:p>
                            </w:txbxContent>
                          </v:textbox>
                        </v:shape>
                        <v:shape id="Zone de texte 366" o:spid="_x0000_s1276"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6IRsYA&#10;AADcAAAADwAAAGRycy9kb3ducmV2LnhtbESPzWrDMBCE74W+g9hCLiWRmxQ3uFFCCQR88CU/BHpb&#10;rK1lYq1cSXWct48KhR6HmfmGWW1G24mBfGgdK3iZZSCIa6dbbhScjrvpEkSIyBo7x6TgRgE268eH&#10;FRbaXXlPwyE2IkE4FKjAxNgXUobakMUwcz1x8r6ctxiT9I3UHq8Jbjs5z7JcWmw5LRjsaWuovhx+&#10;rILhXL7q/WCif95WZVZequ+3z0qpydP48Q4i0hj/w3/tUitY5Dn8nklHQK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6IRsYAAADcAAAADwAAAAAAAAAAAAAAAACYAgAAZHJz&#10;L2Rvd25yZXYueG1sUEsFBgAAAAAEAAQA9QAAAIsDAAAAAA==&#10;" filled="f" stroked="f" strokeweight=".5pt">
                          <v:textbox>
                            <w:txbxContent>
                              <w:p w:rsidR="008911CD" w:rsidRPr="00EC17E6" w:rsidRDefault="008911CD" w:rsidP="008911CD">
                                <w:pPr>
                                  <w:jc w:val="center"/>
                                  <w:rPr>
                                    <w:color w:val="595959" w:themeColor="accent3"/>
                                    <w:sz w:val="14"/>
                                  </w:rPr>
                                </w:pPr>
                                <w:r w:rsidRPr="00EC17E6">
                                  <w:rPr>
                                    <w:color w:val="595959" w:themeColor="accent3"/>
                                    <w:sz w:val="14"/>
                                  </w:rPr>
                                  <w:t>HYDROGEN IONS</w:t>
                                </w:r>
                              </w:p>
                            </w:txbxContent>
                          </v:textbox>
                        </v:shape>
                      </v:group>
                      <v:shape id="Zone de texte 367" o:spid="_x0000_s127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It3cYA&#10;AADcAAAADwAAAGRycy9kb3ducmV2LnhtbESPT2sCMRTE74LfITzBi9RstWjZGqUIwh724h8KvT02&#10;r5vFzcs2Sdf125tCocdhZn7DbHaDbUVPPjSOFTzPMxDEldMN1wou58PTK4gQkTW2jknBnQLstuPR&#10;BnPtbnyk/hRrkSAcclRgYuxyKUNlyGKYu444eV/OW4xJ+lpqj7cEt61cZNlKWmw4LRjsaG+oup5+&#10;rIL+o3jRx95EP9uXRVZcy+/1Z6nUdDK8v4GINMT/8F+70AqWqzX8nklHQG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It3cYAAADcAAAADwAAAAAAAAAAAAAAAACYAgAAZHJz&#10;L2Rvd25yZXYueG1sUEsFBgAAAAAEAAQA9QAAAIsDAAAAAA==&#10;" filled="f" stroked="f" strokeweight=".5pt">
                        <v:textbox>
                          <w:txbxContent>
                            <w:p w:rsidR="008911CD" w:rsidRPr="00EC17E6" w:rsidRDefault="008911CD" w:rsidP="008911CD">
                              <w:pPr>
                                <w:jc w:val="center"/>
                                <w:rPr>
                                  <w:color w:val="103FC2" w:themeColor="accent6"/>
                                  <w:sz w:val="14"/>
                                </w:rPr>
                              </w:pPr>
                              <w:r w:rsidRPr="00EC17E6">
                                <w:rPr>
                                  <w:color w:val="103FC2" w:themeColor="accent6"/>
                                  <w:sz w:val="14"/>
                                </w:rPr>
                                <w:t>ELECTRONS</w:t>
                              </w:r>
                            </w:p>
                          </w:txbxContent>
                        </v:textbox>
                      </v:shape>
                    </v:group>
                    <v:shape id="Connecteur droit avec flèche 368" o:spid="_x0000_s1278"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raMr8AAADcAAAADwAAAGRycy9kb3ducmV2LnhtbERPy4rCMBTdD/gP4QqzG1NHKE7HKOJQ&#10;6nZUxOWlubbF5qYksY+/nyyEWR7Oe7MbTSt6cr6xrGC5SEAQl1Y3XCm4nPOPNQgfkDW2lknBRB52&#10;29nbBjNtB/6l/hQqEUPYZ6igDqHLpPRlTQb9wnbEkbtbZzBE6CqpHQ4x3LTyM0lSabDh2FBjR4ea&#10;ysfpaRTQ5etnLG9Tw4XjKd9f++I2SaXe5+P+G0SgMfyLX+6jVrBK49p4Jh4Buf0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WraMr8AAADcAAAADwAAAAAAAAAAAAAAAACh&#10;AgAAZHJzL2Rvd25yZXYueG1sUEsFBgAAAAAEAAQA+QAAAI0DAAAAAA==&#10;" strokecolor="#595959 [3206]" strokeweight="1.5pt">
                      <v:stroke endarrow="block" endarrowwidth="wide" joinstyle="miter"/>
                    </v:shape>
                    <v:shape id="Zone de texte 369" o:spid="_x0000_s127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EcNMYA&#10;AADcAAAADwAAAGRycy9kb3ducmV2LnhtbESPzWrDMBCE74W8g9hAL6WR24Y0daKEEij44Et+COS2&#10;WFvLxFo5kuq4b18VAjkOM/MNs1wPthU9+dA4VvAyyUAQV043XCs47L+e5yBCRNbYOiYFvxRgvRo9&#10;LDHX7spb6nexFgnCIUcFJsYulzJUhiyGieuIk/ftvMWYpK+l9nhNcNvK1yybSYsNpwWDHW0MVefd&#10;j1XQH4up3vYm+qdNWWTFuby8n0qlHsfD5wJEpCHew7d2oRW8zT7g/0w6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EcNMYAAADcAAAADwAAAAAAAAAAAAAAAACYAgAAZHJz&#10;L2Rvd25yZXYueG1sUEsFBgAAAAAEAAQA9QAAAIsDAAAAAA==&#10;" filled="f" stroked="f" strokeweight=".5pt">
                      <v:textbox>
                        <w:txbxContent>
                          <w:p w:rsidR="008911CD" w:rsidRPr="00EC17E6" w:rsidRDefault="008911CD" w:rsidP="008911CD">
                            <w:pPr>
                              <w:jc w:val="center"/>
                              <w:rPr>
                                <w:b/>
                                <w:color w:val="006600" w:themeColor="accent1"/>
                                <w:sz w:val="12"/>
                              </w:rPr>
                            </w:pPr>
                            <w:r w:rsidRPr="00EC17E6">
                              <w:rPr>
                                <w:b/>
                                <w:color w:val="006600" w:themeColor="accent1"/>
                                <w:sz w:val="14"/>
                              </w:rPr>
                              <w:t>ELECTROLYTE</w:t>
                            </w:r>
                          </w:p>
                        </w:txbxContent>
                      </v:textbox>
                    </v:shape>
                  </v:group>
                  <v:shape id="Zone de texte 370" o:spid="_x0000_s128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yfUMMA&#10;AADcAAAADwAAAGRycy9kb3ducmV2LnhtbERPz2vCMBS+C/sfwhN209TJnFSjjELZLoPpFPH2bJ5N&#10;sXkpTdZ2//1yEDx+fL/X28HWoqPWV44VzKYJCOLC6YpLBYeffLIE4QOyxtoxKfgjD9vN02iNqXY9&#10;76jbh1LEEPYpKjAhNKmUvjBk0U9dQxy5q2sthgjbUuoW+xhua/mSJAtpseLYYLChzFBx2/9aBWf7&#10;evHXrMi/jt1Hf9zNT9+mPCn1PB7eVyACDeEhvrs/tYL5W5wfz8QjID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yfUMMAAADcAAAADwAAAAAAAAAAAAAAAACYAgAAZHJzL2Rv&#10;d25yZXYueG1sUEsFBgAAAAAEAAQA9QAAAIgDA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CATHODE</w:t>
                          </w:r>
                        </w:p>
                      </w:txbxContent>
                    </v:textbox>
                  </v:shape>
                </v:group>
                <v:shape id="Zone de texte 371" o:spid="_x0000_s128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6G78UA&#10;AADcAAAADwAAAGRycy9kb3ducmV2LnhtbESPQWsCMRSE74L/ITyhF6lZbdGyGqUIwh72oi1Cb4/N&#10;62Zx87Im6br9940g9DjMzDfMZjfYVvTkQ+NYwXyWgSCunG64VvD5cXh+AxEissbWMSn4pQC77Xi0&#10;wVy7Gx+pP8VaJAiHHBWYGLtcylAZshhmriNO3rfzFmOSvpba4y3BbSsXWbaUFhtOCwY72huqLqcf&#10;q6A/F6/62Jvop/uyyIpLeV19lUo9TYb3NYhIQ/wPP9qFVvCymsP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obvxQAAANwAAAAPAAAAAAAAAAAAAAAAAJgCAABkcnMv&#10;ZG93bnJldi54bWxQSwUGAAAAAAQABAD1AAAAigMAAAAA&#10;" filled="f" stroked="f" strokeweight=".5pt">
                  <v:textbox>
                    <w:txbxContent>
                      <w:p w:rsidR="008911CD" w:rsidRPr="00EC17E6" w:rsidRDefault="008911CD"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p>
    <w:p w:rsidR="006D3790" w:rsidRDefault="006D3790" w:rsidP="006D3790">
      <w:pPr>
        <w:pStyle w:val="Titre3"/>
        <w:rPr>
          <w:lang w:val="en-GB"/>
        </w:rPr>
      </w:pPr>
      <w:r w:rsidRPr="00CE7761">
        <w:rPr>
          <w:lang w:val="en-GB"/>
        </w:rPr>
        <w:t>Summar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Non-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P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12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25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50 kW – 12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DM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bl>
    <w:p w:rsidR="00232F69" w:rsidRPr="00232F69" w:rsidRDefault="00232F69" w:rsidP="00232F69">
      <w:pPr>
        <w:rPr>
          <w:lang w:val="en-GB"/>
        </w:rPr>
      </w:pPr>
    </w:p>
    <w:p w:rsidR="006F1D99" w:rsidRPr="00CE7761" w:rsidRDefault="006F1D99" w:rsidP="006F1D99">
      <w:pPr>
        <w:pStyle w:val="Titre2"/>
        <w:rPr>
          <w:lang w:val="en-GB"/>
        </w:rPr>
      </w:pPr>
      <w:bookmarkStart w:id="34" w:name="_Toc417578113"/>
      <w:bookmarkStart w:id="35" w:name="_Toc417579170"/>
      <w:bookmarkStart w:id="36" w:name="_Toc417584728"/>
      <w:bookmarkStart w:id="37" w:name="_Toc417860545"/>
      <w:r w:rsidRPr="00CE7761">
        <w:rPr>
          <w:lang w:val="en-GB"/>
        </w:rPr>
        <w:lastRenderedPageBreak/>
        <w:t>Applications</w:t>
      </w:r>
      <w:bookmarkEnd w:id="34"/>
      <w:bookmarkEnd w:id="35"/>
      <w:bookmarkEnd w:id="36"/>
      <w:bookmarkEnd w:id="37"/>
    </w:p>
    <w:p w:rsidR="006D3790" w:rsidRPr="00232F69" w:rsidRDefault="006D3790" w:rsidP="006D3790">
      <w:pPr>
        <w:pStyle w:val="Titre3"/>
        <w:rPr>
          <w:lang w:val="en-GB"/>
        </w:rPr>
      </w:pPr>
      <w:r w:rsidRPr="00CE7761">
        <w:rPr>
          <w:lang w:val="en-GB"/>
        </w:rPr>
        <w:t>Categ</w:t>
      </w:r>
      <w:r w:rsidRPr="00232F69">
        <w:rPr>
          <w:lang w:val="en-GB"/>
        </w:rPr>
        <w:t>orisation choices</w:t>
      </w:r>
    </w:p>
    <w:p w:rsidR="006D3790" w:rsidRPr="00232F69" w:rsidRDefault="006D3790" w:rsidP="006D3790">
      <w:pPr>
        <w:pStyle w:val="Titre3"/>
        <w:rPr>
          <w:lang w:val="en-GB"/>
        </w:rPr>
      </w:pPr>
      <w:r w:rsidRPr="00232F69">
        <w:rPr>
          <w:lang w:val="en-GB"/>
        </w:rPr>
        <w:t>Transport</w:t>
      </w:r>
    </w:p>
    <w:p w:rsidR="007519DD" w:rsidRDefault="006D3790" w:rsidP="006D3790">
      <w:pPr>
        <w:pStyle w:val="Titre3"/>
        <w:rPr>
          <w:lang w:val="en-GB"/>
        </w:rPr>
      </w:pPr>
      <w:r>
        <w:rPr>
          <w:lang w:val="en-GB"/>
        </w:rPr>
        <w:t>Portable</w:t>
      </w:r>
    </w:p>
    <w:p w:rsidR="006D3790" w:rsidRDefault="006D3790" w:rsidP="006D3790">
      <w:pPr>
        <w:pStyle w:val="Titre3"/>
        <w:rPr>
          <w:lang w:val="en-GB"/>
        </w:rPr>
      </w:pPr>
      <w:r>
        <w:rPr>
          <w:lang w:val="en-GB"/>
        </w:rPr>
        <w:t>Stationary</w:t>
      </w:r>
    </w:p>
    <w:p w:rsidR="006D3790" w:rsidRDefault="006D3790" w:rsidP="006D3790">
      <w:pPr>
        <w:pStyle w:val="Titre2"/>
        <w:rPr>
          <w:lang w:val="en-GB"/>
        </w:rPr>
      </w:pPr>
      <w:bookmarkStart w:id="38" w:name="_Toc417860546"/>
      <w:r>
        <w:rPr>
          <w:lang w:val="en-GB"/>
        </w:rPr>
        <w:t>Infrastructure</w:t>
      </w:r>
      <w:bookmarkEnd w:id="38"/>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9" w:name="_Toc417578129"/>
      <w:bookmarkStart w:id="40" w:name="_Toc417579186"/>
      <w:bookmarkStart w:id="41" w:name="_Toc417584744"/>
      <w:bookmarkStart w:id="42" w:name="_Toc417860547"/>
      <w:r>
        <w:rPr>
          <w:lang w:val="en-GB"/>
        </w:rPr>
        <w:t>F</w:t>
      </w:r>
      <w:r w:rsidR="007519DD">
        <w:rPr>
          <w:lang w:val="en-GB"/>
        </w:rPr>
        <w:t>uture perspectives</w:t>
      </w:r>
      <w:bookmarkEnd w:id="39"/>
      <w:bookmarkEnd w:id="40"/>
      <w:bookmarkEnd w:id="41"/>
      <w:bookmarkEnd w:id="42"/>
    </w:p>
    <w:p w:rsidR="007519DD" w:rsidRDefault="007519DD" w:rsidP="007519DD">
      <w:pPr>
        <w:pStyle w:val="Titre2"/>
        <w:rPr>
          <w:lang w:val="en-GB"/>
        </w:rPr>
      </w:pPr>
      <w:bookmarkStart w:id="43" w:name="_Toc417578130"/>
      <w:bookmarkStart w:id="44" w:name="_Toc417579187"/>
      <w:bookmarkStart w:id="45" w:name="_Toc417584745"/>
      <w:bookmarkStart w:id="46" w:name="_Toc417860548"/>
      <w:r>
        <w:rPr>
          <w:lang w:val="en-GB"/>
        </w:rPr>
        <w:t>Opportunities</w:t>
      </w:r>
      <w:bookmarkEnd w:id="43"/>
      <w:bookmarkEnd w:id="44"/>
      <w:bookmarkEnd w:id="45"/>
      <w:bookmarkEnd w:id="46"/>
    </w:p>
    <w:p w:rsidR="007519DD" w:rsidRDefault="007519DD" w:rsidP="007519DD">
      <w:pPr>
        <w:pStyle w:val="Titre2"/>
        <w:rPr>
          <w:lang w:val="en-GB"/>
        </w:rPr>
      </w:pPr>
      <w:bookmarkStart w:id="47" w:name="_Toc417578131"/>
      <w:bookmarkStart w:id="48" w:name="_Toc417579188"/>
      <w:bookmarkStart w:id="49" w:name="_Toc417584746"/>
      <w:bookmarkStart w:id="50" w:name="_Toc417860549"/>
      <w:r>
        <w:rPr>
          <w:lang w:val="en-GB"/>
        </w:rPr>
        <w:t>Limitations and risks</w:t>
      </w:r>
      <w:bookmarkEnd w:id="47"/>
      <w:bookmarkEnd w:id="48"/>
      <w:bookmarkEnd w:id="49"/>
      <w:bookmarkEnd w:id="50"/>
    </w:p>
    <w:p w:rsidR="007519DD" w:rsidRDefault="007519DD" w:rsidP="007519DD">
      <w:pPr>
        <w:pStyle w:val="Titre2"/>
        <w:rPr>
          <w:lang w:val="en-GB"/>
        </w:rPr>
      </w:pPr>
      <w:bookmarkStart w:id="51" w:name="_Toc417578132"/>
      <w:bookmarkStart w:id="52" w:name="_Toc417579189"/>
      <w:bookmarkStart w:id="53" w:name="_Toc417584747"/>
      <w:bookmarkStart w:id="54" w:name="_Toc417860550"/>
      <w:r>
        <w:rPr>
          <w:lang w:val="en-GB"/>
        </w:rPr>
        <w:t>Forecast</w:t>
      </w:r>
      <w:bookmarkEnd w:id="51"/>
      <w:bookmarkEnd w:id="52"/>
      <w:bookmarkEnd w:id="53"/>
      <w:bookmarkEnd w:id="54"/>
    </w:p>
    <w:p w:rsidR="001B23FB" w:rsidRDefault="002335AD" w:rsidP="007519DD">
      <w:pPr>
        <w:pStyle w:val="Titre1"/>
        <w:rPr>
          <w:lang w:val="en-GB"/>
        </w:rPr>
      </w:pPr>
      <w:bookmarkStart w:id="55" w:name="_Toc417578133"/>
      <w:bookmarkStart w:id="56" w:name="_Toc417579190"/>
      <w:bookmarkStart w:id="57" w:name="_Toc417584748"/>
      <w:bookmarkStart w:id="58" w:name="_Toc417860551"/>
      <w:r>
        <w:rPr>
          <w:lang w:val="en-GB"/>
        </w:rPr>
        <w:t>C</w:t>
      </w:r>
      <w:r w:rsidR="00D75EF4">
        <w:rPr>
          <w:lang w:val="en-GB"/>
        </w:rPr>
        <w:t>onclusion</w:t>
      </w:r>
      <w:bookmarkEnd w:id="55"/>
      <w:bookmarkEnd w:id="56"/>
      <w:bookmarkEnd w:id="57"/>
      <w:bookmarkEnd w:id="58"/>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9" w:name="_Toc417578134"/>
      <w:bookmarkStart w:id="60" w:name="_Toc417579191"/>
      <w:bookmarkStart w:id="61" w:name="_Toc417584749"/>
      <w:bookmarkStart w:id="62" w:name="_Toc417860552"/>
      <w:r>
        <w:rPr>
          <w:lang w:val="en-GB"/>
        </w:rPr>
        <w:lastRenderedPageBreak/>
        <w:t>A</w:t>
      </w:r>
      <w:r w:rsidR="007519DD">
        <w:rPr>
          <w:lang w:val="en-GB"/>
        </w:rPr>
        <w:t>ppendix</w:t>
      </w:r>
      <w:bookmarkEnd w:id="59"/>
      <w:bookmarkEnd w:id="60"/>
      <w:bookmarkEnd w:id="61"/>
      <w:bookmarkEnd w:id="62"/>
    </w:p>
    <w:p w:rsidR="007519DD" w:rsidRDefault="00844193" w:rsidP="007519DD">
      <w:pPr>
        <w:pStyle w:val="Titre2"/>
        <w:rPr>
          <w:lang w:val="en-GB"/>
        </w:rPr>
      </w:pPr>
      <w:bookmarkStart w:id="63" w:name="_Toc417578135"/>
      <w:bookmarkStart w:id="64" w:name="_Toc417579192"/>
      <w:bookmarkStart w:id="65" w:name="_Toc417584750"/>
      <w:bookmarkStart w:id="66" w:name="_Toc417860553"/>
      <w:r>
        <w:rPr>
          <w:lang w:val="en-GB"/>
        </w:rPr>
        <w:t>Det</w:t>
      </w:r>
      <w:r w:rsidR="007519DD">
        <w:rPr>
          <w:lang w:val="en-GB"/>
        </w:rPr>
        <w:t>a</w:t>
      </w:r>
      <w:r>
        <w:rPr>
          <w:lang w:val="en-GB"/>
        </w:rPr>
        <w:t>iled ta</w:t>
      </w:r>
      <w:r w:rsidR="007519DD">
        <w:rPr>
          <w:lang w:val="en-GB"/>
        </w:rPr>
        <w:t>ble of contents</w:t>
      </w:r>
      <w:bookmarkEnd w:id="63"/>
      <w:bookmarkEnd w:id="64"/>
      <w:bookmarkEnd w:id="65"/>
      <w:bookmarkEnd w:id="66"/>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EC17E6">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EC17E6">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C17E6">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C17E6">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C17E6"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EC17E6">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EC17E6">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EC17E6"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C17E6">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C17E6"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EC17E6"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EC17E6">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EC17E6">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EC17E6">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7" w:name="_Toc417578136"/>
      <w:bookmarkStart w:id="68" w:name="_Toc417579193"/>
      <w:bookmarkStart w:id="69" w:name="_Toc417584751"/>
      <w:bookmarkStart w:id="70" w:name="_Toc417860554"/>
      <w:r>
        <w:rPr>
          <w:lang w:val="en-GB"/>
        </w:rPr>
        <w:t>Table of figures</w:t>
      </w:r>
      <w:bookmarkEnd w:id="67"/>
      <w:bookmarkEnd w:id="68"/>
      <w:bookmarkEnd w:id="69"/>
      <w:bookmarkEnd w:id="70"/>
    </w:p>
    <w:p w:rsidR="007519DD" w:rsidRDefault="007519DD" w:rsidP="007519DD">
      <w:pPr>
        <w:pStyle w:val="Titre2"/>
        <w:rPr>
          <w:lang w:val="en-GB"/>
        </w:rPr>
      </w:pPr>
      <w:bookmarkStart w:id="71" w:name="_Toc417578137"/>
      <w:bookmarkStart w:id="72" w:name="_Toc417579194"/>
      <w:bookmarkStart w:id="73" w:name="_Toc417584752"/>
      <w:bookmarkStart w:id="74" w:name="_Toc417860555"/>
      <w:r>
        <w:rPr>
          <w:lang w:val="en-GB"/>
        </w:rPr>
        <w:t>References</w:t>
      </w:r>
      <w:bookmarkEnd w:id="71"/>
      <w:bookmarkEnd w:id="72"/>
      <w:bookmarkEnd w:id="73"/>
      <w:bookmarkEnd w:id="74"/>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0645" w:rsidRDefault="009F0645" w:rsidP="00171037">
      <w:pPr>
        <w:spacing w:after="0" w:line="240" w:lineRule="auto"/>
      </w:pPr>
      <w:r>
        <w:separator/>
      </w:r>
    </w:p>
  </w:endnote>
  <w:endnote w:type="continuationSeparator" w:id="0">
    <w:p w:rsidR="009F0645" w:rsidRDefault="009F0645"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C17E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EC17E6" w:rsidRPr="004C7878" w:rsidRDefault="00EC17E6" w:rsidP="00D75EF4">
          <w:pPr>
            <w:pStyle w:val="Pieddepage"/>
            <w:jc w:val="right"/>
            <w:rPr>
              <w:color w:val="7F7F7F" w:themeColor="text1" w:themeTint="80"/>
            </w:rPr>
          </w:pPr>
        </w:p>
      </w:tc>
      <w:tc>
        <w:tcPr>
          <w:tcW w:w="4819" w:type="dxa"/>
          <w:tcBorders>
            <w:right w:val="single" w:sz="4" w:space="0" w:color="7F7F7F" w:themeColor="text1" w:themeTint="80"/>
          </w:tcBorders>
        </w:tcPr>
        <w:p w:rsidR="00EC17E6" w:rsidRPr="004C7878" w:rsidRDefault="00EC17E6"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EC17E6" w:rsidRPr="004C7878" w:rsidRDefault="00EC17E6"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EC17E6" w:rsidRPr="00D75EF4" w:rsidRDefault="00EC17E6">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7E6" w:rsidRDefault="00EC17E6">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7E6" w:rsidRDefault="00EC17E6">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EC17E6" w:rsidRPr="00B01904"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EC17E6" w:rsidRPr="003C708D" w:rsidRDefault="00EC17E6"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D6A23">
            <w:rPr>
              <w:noProof/>
              <w:color w:val="7F7F7F" w:themeColor="text1" w:themeTint="80"/>
            </w:rPr>
            <w:t>10</w:t>
          </w:r>
          <w:r w:rsidRPr="003C708D">
            <w:rPr>
              <w:color w:val="7F7F7F" w:themeColor="text1" w:themeTint="80"/>
            </w:rPr>
            <w:fldChar w:fldCharType="end"/>
          </w:r>
        </w:p>
      </w:tc>
      <w:tc>
        <w:tcPr>
          <w:tcW w:w="4819" w:type="dxa"/>
          <w:tcBorders>
            <w:left w:val="single" w:sz="4" w:space="0" w:color="767171" w:themeColor="background2" w:themeShade="80"/>
          </w:tcBorders>
        </w:tcPr>
        <w:p w:rsidR="00EC17E6" w:rsidRPr="003C708D" w:rsidRDefault="00EC17E6"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EC17E6" w:rsidRPr="003C708D" w:rsidRDefault="00EC17E6" w:rsidP="00635016">
          <w:pPr>
            <w:pStyle w:val="Pieddepage"/>
            <w:rPr>
              <w:color w:val="7F7F7F" w:themeColor="text1" w:themeTint="80"/>
            </w:rPr>
          </w:pPr>
        </w:p>
      </w:tc>
    </w:tr>
  </w:tbl>
  <w:p w:rsidR="00EC17E6" w:rsidRPr="00635016" w:rsidRDefault="00EC17E6"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EC17E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EC17E6" w:rsidRPr="003C708D" w:rsidRDefault="00EC17E6" w:rsidP="000F2D58">
          <w:pPr>
            <w:pStyle w:val="Pieddepage"/>
            <w:jc w:val="right"/>
            <w:rPr>
              <w:color w:val="7F7F7F" w:themeColor="text1" w:themeTint="80"/>
            </w:rPr>
          </w:pPr>
        </w:p>
      </w:tc>
      <w:tc>
        <w:tcPr>
          <w:tcW w:w="4819" w:type="dxa"/>
          <w:tcBorders>
            <w:right w:val="single" w:sz="4" w:space="0" w:color="767171" w:themeColor="background2" w:themeShade="80"/>
          </w:tcBorders>
        </w:tcPr>
        <w:p w:rsidR="00EC17E6" w:rsidRPr="003C708D" w:rsidRDefault="00EC17E6"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EC17E6" w:rsidRPr="003C708D" w:rsidRDefault="00EC17E6"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D6A23">
            <w:rPr>
              <w:noProof/>
              <w:color w:val="7F7F7F" w:themeColor="text1" w:themeTint="80"/>
            </w:rPr>
            <w:t>11</w:t>
          </w:r>
          <w:r w:rsidRPr="003C708D">
            <w:rPr>
              <w:color w:val="7F7F7F" w:themeColor="text1" w:themeTint="80"/>
            </w:rPr>
            <w:fldChar w:fldCharType="end"/>
          </w:r>
        </w:p>
      </w:tc>
    </w:tr>
  </w:tbl>
  <w:p w:rsidR="00EC17E6" w:rsidRPr="00D75EF4" w:rsidRDefault="00EC17E6"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7E6" w:rsidRDefault="00EC17E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0645" w:rsidRDefault="009F0645" w:rsidP="00171037">
      <w:pPr>
        <w:spacing w:after="0" w:line="240" w:lineRule="auto"/>
      </w:pPr>
      <w:r>
        <w:separator/>
      </w:r>
    </w:p>
  </w:footnote>
  <w:footnote w:type="continuationSeparator" w:id="0">
    <w:p w:rsidR="009F0645" w:rsidRDefault="009F0645"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C17E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EC17E6" w:rsidRPr="006F1D99" w:rsidRDefault="00EC17E6" w:rsidP="006F1D99">
          <w:pPr>
            <w:pStyle w:val="InfoHeading"/>
          </w:pPr>
          <w:r w:rsidRPr="006F1D99">
            <w:t>Introduction</w:t>
          </w:r>
        </w:p>
      </w:tc>
      <w:tc>
        <w:tcPr>
          <w:tcW w:w="283" w:type="dxa"/>
        </w:tcPr>
        <w:p w:rsidR="00EC17E6" w:rsidRDefault="00EC17E6">
          <w:pPr>
            <w:pStyle w:val="En-tte"/>
          </w:pPr>
        </w:p>
      </w:tc>
      <w:tc>
        <w:tcPr>
          <w:tcW w:w="1417" w:type="dxa"/>
          <w:vAlign w:val="bottom"/>
        </w:tcPr>
        <w:p w:rsidR="00EC17E6" w:rsidRDefault="00EC17E6"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EC17E6" w:rsidRDefault="00EC17E6">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7E6" w:rsidRDefault="00EC17E6">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7E6" w:rsidRDefault="00EC17E6">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EC17E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EC17E6" w:rsidRDefault="00EC17E6"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EC17E6" w:rsidRDefault="00EC17E6" w:rsidP="00635016">
          <w:pPr>
            <w:pStyle w:val="En-tte"/>
          </w:pPr>
        </w:p>
      </w:tc>
      <w:tc>
        <w:tcPr>
          <w:tcW w:w="7370" w:type="dxa"/>
          <w:vAlign w:val="bottom"/>
        </w:tcPr>
        <w:p w:rsidR="00EC17E6" w:rsidRDefault="00EC17E6" w:rsidP="00635016">
          <w:pPr>
            <w:pStyle w:val="InfoHeading"/>
          </w:pPr>
          <w:r>
            <w:t>XXXX</w:t>
          </w:r>
        </w:p>
      </w:tc>
    </w:tr>
  </w:tbl>
  <w:p w:rsidR="00EC17E6" w:rsidRDefault="00EC17E6">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C17E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C17E6" w:rsidRPr="006F1D99" w:rsidRDefault="00EC17E6" w:rsidP="000F2D58">
          <w:pPr>
            <w:pStyle w:val="InfoHeading"/>
            <w:jc w:val="left"/>
          </w:pPr>
          <w:r>
            <w:t>XXXX</w:t>
          </w:r>
        </w:p>
      </w:tc>
      <w:tc>
        <w:tcPr>
          <w:tcW w:w="283" w:type="dxa"/>
        </w:tcPr>
        <w:p w:rsidR="00EC17E6" w:rsidRDefault="00EC17E6" w:rsidP="000F2D58">
          <w:pPr>
            <w:pStyle w:val="En-tte"/>
          </w:pPr>
        </w:p>
      </w:tc>
      <w:tc>
        <w:tcPr>
          <w:tcW w:w="1417" w:type="dxa"/>
          <w:vAlign w:val="bottom"/>
        </w:tcPr>
        <w:p w:rsidR="00EC17E6" w:rsidRDefault="00EC17E6"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C17E6" w:rsidRDefault="00EC17E6">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17E6" w:rsidRDefault="00EC17E6">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C17E6" w:rsidRPr="00ED3BFA" w:rsidRDefault="00EC17E6"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EC17E6" w:rsidRPr="00ED3BFA" w:rsidRDefault="00EC17E6"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C17E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C17E6" w:rsidRPr="006F1D99" w:rsidRDefault="00EC17E6" w:rsidP="00635016">
          <w:pPr>
            <w:pStyle w:val="InfoHeading"/>
            <w:jc w:val="left"/>
          </w:pPr>
          <w:r>
            <w:t>XXXX</w:t>
          </w:r>
        </w:p>
      </w:tc>
      <w:tc>
        <w:tcPr>
          <w:tcW w:w="283" w:type="dxa"/>
        </w:tcPr>
        <w:p w:rsidR="00EC17E6" w:rsidRDefault="00EC17E6" w:rsidP="00635016">
          <w:pPr>
            <w:pStyle w:val="En-tte"/>
          </w:pPr>
        </w:p>
      </w:tc>
      <w:tc>
        <w:tcPr>
          <w:tcW w:w="1417" w:type="dxa"/>
          <w:vAlign w:val="bottom"/>
        </w:tcPr>
        <w:p w:rsidR="00EC17E6" w:rsidRDefault="00EC17E6"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C17E6" w:rsidRDefault="00EC17E6">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3637C"/>
    <w:rsid w:val="000427F3"/>
    <w:rsid w:val="00053027"/>
    <w:rsid w:val="0007670C"/>
    <w:rsid w:val="00076F68"/>
    <w:rsid w:val="000A4021"/>
    <w:rsid w:val="000F2D58"/>
    <w:rsid w:val="00171037"/>
    <w:rsid w:val="0017344E"/>
    <w:rsid w:val="001B23FB"/>
    <w:rsid w:val="001F0D25"/>
    <w:rsid w:val="0020025D"/>
    <w:rsid w:val="00204115"/>
    <w:rsid w:val="00232F69"/>
    <w:rsid w:val="002335AD"/>
    <w:rsid w:val="0023494C"/>
    <w:rsid w:val="00237FEA"/>
    <w:rsid w:val="002726EA"/>
    <w:rsid w:val="00281309"/>
    <w:rsid w:val="00282E7A"/>
    <w:rsid w:val="002D6F7B"/>
    <w:rsid w:val="002E1466"/>
    <w:rsid w:val="002F6DAE"/>
    <w:rsid w:val="00325F19"/>
    <w:rsid w:val="00343948"/>
    <w:rsid w:val="00350AED"/>
    <w:rsid w:val="00397AA5"/>
    <w:rsid w:val="003A249B"/>
    <w:rsid w:val="003B031C"/>
    <w:rsid w:val="003C708D"/>
    <w:rsid w:val="003E277C"/>
    <w:rsid w:val="00400EB1"/>
    <w:rsid w:val="00450DDB"/>
    <w:rsid w:val="00466650"/>
    <w:rsid w:val="004C3990"/>
    <w:rsid w:val="004C7878"/>
    <w:rsid w:val="004E083B"/>
    <w:rsid w:val="004E375A"/>
    <w:rsid w:val="005042F6"/>
    <w:rsid w:val="00504472"/>
    <w:rsid w:val="00514042"/>
    <w:rsid w:val="00545412"/>
    <w:rsid w:val="005C0A9F"/>
    <w:rsid w:val="005E5886"/>
    <w:rsid w:val="005F55BC"/>
    <w:rsid w:val="006346DF"/>
    <w:rsid w:val="00635016"/>
    <w:rsid w:val="00680307"/>
    <w:rsid w:val="006D3790"/>
    <w:rsid w:val="006E73C9"/>
    <w:rsid w:val="006F1D99"/>
    <w:rsid w:val="007519DD"/>
    <w:rsid w:val="007531BE"/>
    <w:rsid w:val="007B7CB2"/>
    <w:rsid w:val="0080037A"/>
    <w:rsid w:val="008158C1"/>
    <w:rsid w:val="00837FF4"/>
    <w:rsid w:val="00844193"/>
    <w:rsid w:val="008911CD"/>
    <w:rsid w:val="00905429"/>
    <w:rsid w:val="009363FE"/>
    <w:rsid w:val="00977898"/>
    <w:rsid w:val="009A4D40"/>
    <w:rsid w:val="009F0645"/>
    <w:rsid w:val="009F2DFC"/>
    <w:rsid w:val="009F30D2"/>
    <w:rsid w:val="00A17C74"/>
    <w:rsid w:val="00A43E08"/>
    <w:rsid w:val="00A63F15"/>
    <w:rsid w:val="00A94EE2"/>
    <w:rsid w:val="00AA09D5"/>
    <w:rsid w:val="00AB0AB5"/>
    <w:rsid w:val="00AB2643"/>
    <w:rsid w:val="00AF4048"/>
    <w:rsid w:val="00B01904"/>
    <w:rsid w:val="00B374ED"/>
    <w:rsid w:val="00BB382F"/>
    <w:rsid w:val="00BD65AC"/>
    <w:rsid w:val="00BD6A23"/>
    <w:rsid w:val="00BE66E2"/>
    <w:rsid w:val="00C06FAC"/>
    <w:rsid w:val="00CA5E54"/>
    <w:rsid w:val="00CD6CD4"/>
    <w:rsid w:val="00CE7761"/>
    <w:rsid w:val="00D67413"/>
    <w:rsid w:val="00D75EF4"/>
    <w:rsid w:val="00DE3193"/>
    <w:rsid w:val="00E54722"/>
    <w:rsid w:val="00E67D61"/>
    <w:rsid w:val="00E709ED"/>
    <w:rsid w:val="00EC17E6"/>
    <w:rsid w:val="00ED3BFA"/>
    <w:rsid w:val="00EE13F7"/>
    <w:rsid w:val="00F1304B"/>
    <w:rsid w:val="00F603BE"/>
    <w:rsid w:val="00F8556D"/>
    <w:rsid w:val="00F85971"/>
    <w:rsid w:val="00FA70C6"/>
    <w:rsid w:val="00FB430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glossaryDocument" Target="glossary/document.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fontTable" Target="fontTable.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41495E"/>
    <w:rsid w:val="004A28B7"/>
    <w:rsid w:val="006422BA"/>
    <w:rsid w:val="00780239"/>
    <w:rsid w:val="00793958"/>
    <w:rsid w:val="008001AC"/>
    <w:rsid w:val="00B67B93"/>
    <w:rsid w:val="00DC109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F83C20-1B79-4C48-92A1-2C22C6285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13</Pages>
  <Words>2429</Words>
  <Characters>13362</Characters>
  <Application>Microsoft Office Word</Application>
  <DocSecurity>0</DocSecurity>
  <Lines>111</Lines>
  <Paragraphs>3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5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28</cp:revision>
  <cp:lastPrinted>2015-04-26T17:15:00Z</cp:lastPrinted>
  <dcterms:created xsi:type="dcterms:W3CDTF">2015-05-10T09:44:00Z</dcterms:created>
  <dcterms:modified xsi:type="dcterms:W3CDTF">2015-05-1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